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1E82E0" w14:textId="1D7A613F" w:rsidR="002270FA" w:rsidRDefault="00F07CBD" w:rsidP="00671F3B">
      <w:pPr>
        <w:pStyle w:val="Nadpis1"/>
      </w:pPr>
      <w:r>
        <w:t>Popis motorických testů</w:t>
      </w:r>
    </w:p>
    <w:p w14:paraId="055B0B1C" w14:textId="5909964B" w:rsidR="00F07CBD" w:rsidRDefault="00490217" w:rsidP="00F07CBD">
      <w:pPr>
        <w:pStyle w:val="Odstavecseseznamem"/>
        <w:numPr>
          <w:ilvl w:val="0"/>
          <w:numId w:val="1"/>
        </w:numPr>
      </w:pPr>
      <w:r>
        <w:t>Napsat tady</w:t>
      </w:r>
      <w:r w:rsidR="00DF625C">
        <w:t xml:space="preserve">, že pro </w:t>
      </w:r>
      <w:proofErr w:type="spellStart"/>
      <w:r w:rsidR="00DF625C">
        <w:t>tutu</w:t>
      </w:r>
      <w:proofErr w:type="spellEnd"/>
      <w:r w:rsidR="00DF625C">
        <w:t xml:space="preserve"> </w:t>
      </w:r>
      <w:proofErr w:type="spellStart"/>
      <w:r w:rsidR="00DF625C">
        <w:t>bc</w:t>
      </w:r>
      <w:proofErr w:type="spellEnd"/>
      <w:r w:rsidR="0032274F">
        <w:t xml:space="preserve"> jsem </w:t>
      </w:r>
      <w:proofErr w:type="spellStart"/>
      <w:r w:rsidR="0032274F">
        <w:t>cerpal</w:t>
      </w:r>
      <w:proofErr w:type="spellEnd"/>
      <w:r w:rsidR="0032274F">
        <w:t xml:space="preserve"> ze zahraničních </w:t>
      </w:r>
      <w:proofErr w:type="spellStart"/>
      <w:r w:rsidR="0032274F">
        <w:t>zdroju</w:t>
      </w:r>
      <w:proofErr w:type="spellEnd"/>
      <w:r w:rsidR="0032274F">
        <w:t xml:space="preserve"> </w:t>
      </w:r>
      <w:proofErr w:type="spellStart"/>
      <w:r w:rsidR="0032274F">
        <w:t>takze</w:t>
      </w:r>
      <w:proofErr w:type="spellEnd"/>
      <w:r w:rsidR="0032274F">
        <w:t xml:space="preserve"> testy </w:t>
      </w:r>
      <w:proofErr w:type="spellStart"/>
      <w:r w:rsidR="0032274F">
        <w:t>budpu</w:t>
      </w:r>
      <w:proofErr w:type="spellEnd"/>
      <w:r w:rsidR="0032274F">
        <w:t xml:space="preserve"> dále </w:t>
      </w:r>
      <w:proofErr w:type="spellStart"/>
      <w:r w:rsidR="0032274F">
        <w:t>napsany</w:t>
      </w:r>
      <w:proofErr w:type="spellEnd"/>
      <w:r w:rsidR="0032274F">
        <w:t xml:space="preserve"> v</w:t>
      </w:r>
      <w:r w:rsidR="00BC143A">
        <w:t> </w:t>
      </w:r>
      <w:proofErr w:type="spellStart"/>
      <w:r w:rsidR="0032274F">
        <w:t>anglictine</w:t>
      </w:r>
      <w:proofErr w:type="spellEnd"/>
      <w:r w:rsidR="00BC143A">
        <w:t>.</w:t>
      </w:r>
    </w:p>
    <w:p w14:paraId="196AD22B" w14:textId="18F32E40" w:rsidR="00BC143A" w:rsidRPr="00F07CBD" w:rsidRDefault="00BC143A" w:rsidP="00BC143A">
      <w:pPr>
        <w:pStyle w:val="Odstavecseseznamem"/>
        <w:numPr>
          <w:ilvl w:val="1"/>
          <w:numId w:val="1"/>
        </w:numPr>
      </w:pPr>
      <w:r>
        <w:t xml:space="preserve">Popsat </w:t>
      </w:r>
      <w:proofErr w:type="spellStart"/>
      <w:r>
        <w:t>vsechyn</w:t>
      </w:r>
      <w:proofErr w:type="spellEnd"/>
      <w:r>
        <w:t xml:space="preserve"> testy v </w:t>
      </w:r>
      <w:proofErr w:type="spellStart"/>
      <w:r>
        <w:t>cestine</w:t>
      </w:r>
      <w:proofErr w:type="spellEnd"/>
      <w:r>
        <w:t xml:space="preserve"> pak v aj a zkratky</w:t>
      </w:r>
    </w:p>
    <w:p w14:paraId="2ED2530A" w14:textId="16E73D11" w:rsidR="00C07A2E" w:rsidRDefault="00671F3B" w:rsidP="00825146">
      <w:pPr>
        <w:pStyle w:val="Nadpis2"/>
      </w:pPr>
      <w:r>
        <w:t>30</w:t>
      </w:r>
      <w:r w:rsidR="00A81B00">
        <w:t xml:space="preserve"> – </w:t>
      </w:r>
      <w:r>
        <w:t>metr sprint</w:t>
      </w:r>
    </w:p>
    <w:p w14:paraId="673670CC" w14:textId="2D49C13B" w:rsidR="007B7BC4" w:rsidRDefault="008A1DDF" w:rsidP="008A1DDF">
      <w:r w:rsidRPr="008A1DDF">
        <w:t xml:space="preserve">Účastníci měli za úkol běžet 30 metrů maximální rychlostí, přičemž časy na úsecích 5 m, 10 m, 20 m, a 30 m byly zaznamenány pomocí párových fotocel. Jednotlivci začínali ze stojící pozice, přičemž přední noha od startu byla vzdálena maximálně 20 centimetrů. Probandi měli tři pokusy odděleny </w:t>
      </w:r>
      <w:r w:rsidR="002E2EF1">
        <w:t xml:space="preserve">pauzou </w:t>
      </w:r>
      <w:r w:rsidR="00CD4DF6">
        <w:t xml:space="preserve">až 6 minut. </w:t>
      </w:r>
      <w:r w:rsidR="00D76B4B">
        <w:t>Z</w:t>
      </w:r>
      <w:r w:rsidRPr="008A1DDF">
        <w:t>e tří pokusů byl zaznamenán jen nejrychlejší výsledek pro každou měřenou vzdálenost.</w:t>
      </w:r>
    </w:p>
    <w:p w14:paraId="1FAEDFD5" w14:textId="4262D738" w:rsidR="00417BB7" w:rsidRDefault="000C0797" w:rsidP="00825146">
      <w:pPr>
        <w:pStyle w:val="Nadpis2"/>
      </w:pPr>
      <w:r>
        <w:t xml:space="preserve">T – </w:t>
      </w:r>
      <w:proofErr w:type="spellStart"/>
      <w:r w:rsidR="00616138">
        <w:t>h</w:t>
      </w:r>
      <w:r>
        <w:t>alf</w:t>
      </w:r>
      <w:proofErr w:type="spellEnd"/>
      <w:r w:rsidR="00A753E9">
        <w:t xml:space="preserve"> test</w:t>
      </w:r>
    </w:p>
    <w:p w14:paraId="3BA0D61C" w14:textId="50F3EE3A" w:rsidR="002B7E45" w:rsidRPr="00C42086" w:rsidRDefault="00C42086" w:rsidP="00C42086">
      <w:r w:rsidRPr="00C42086">
        <w:t>Tento test byl použit k posouzení rychlosti změny směru běhu popředu, pozadu a do stran (cval stranou). (</w:t>
      </w:r>
      <w:proofErr w:type="spellStart"/>
      <w:r w:rsidRPr="00C42086">
        <w:t>Sassi</w:t>
      </w:r>
      <w:proofErr w:type="spellEnd"/>
      <w:r w:rsidRPr="00C42086">
        <w:t xml:space="preserve"> et al., 2009) popsal provedení polovičního T-testu, při kterém se postupovalo stejně jako při normálním, jen s úpravou celkové vzdálenosti mezi kuželi (namísto celkových 36,6 m, účastnící uběhli jen 20 m)</w:t>
      </w:r>
      <w:r w:rsidR="00113942">
        <w:t>.</w:t>
      </w:r>
      <w:r w:rsidRPr="00C42086">
        <w:t xml:space="preserve"> Test se skládal ze tří pokusů, které byly odděleny pauzou a byl zaznamenán nejrychlejší výkon.</w:t>
      </w:r>
    </w:p>
    <w:p w14:paraId="028E79E1" w14:textId="1003101B" w:rsidR="00A753E9" w:rsidRDefault="00A753E9" w:rsidP="00825146">
      <w:pPr>
        <w:pStyle w:val="Nadpis2"/>
      </w:pPr>
      <w:r w:rsidRPr="00A753E9">
        <w:t xml:space="preserve">Illinois </w:t>
      </w:r>
      <w:proofErr w:type="spellStart"/>
      <w:r w:rsidR="00731E99">
        <w:t>m</w:t>
      </w:r>
      <w:r w:rsidRPr="00A753E9">
        <w:t>odified</w:t>
      </w:r>
      <w:proofErr w:type="spellEnd"/>
      <w:r w:rsidRPr="00A753E9">
        <w:t xml:space="preserve"> </w:t>
      </w:r>
      <w:r w:rsidR="00731E99">
        <w:t>t</w:t>
      </w:r>
      <w:r w:rsidRPr="00A753E9">
        <w:t>est</w:t>
      </w:r>
    </w:p>
    <w:p w14:paraId="444C9187" w14:textId="11FF1D29" w:rsidR="002B7E45" w:rsidRPr="001C1B4A" w:rsidRDefault="001C1B4A" w:rsidP="001C1B4A">
      <w:r w:rsidRPr="001C1B4A">
        <w:t xml:space="preserve">Účastníci tohoto testu začínali v polovysokém startovním postavení. Na povel běželi 5 m vpřed otočili se a běželi zpět, poté provedli slalom mezi čtyřmi kuželi a na konec běželi opět 5 m vpřed otočili se a běželi 5 m do cíle. Účastníkům nebylo upřesněno žádné efektivní provedení techniky otočení či slalomu, jen jim bylo řečeno, aby dráhu dokončili v co nejkratším čase. Byl zaznamenán nejrychlejší čas ze tří provedených pokusů oddělených pauzou, která byla </w:t>
      </w:r>
      <w:r w:rsidR="00CD4DF6">
        <w:t xml:space="preserve">až </w:t>
      </w:r>
      <w:r w:rsidRPr="001C1B4A">
        <w:t>8 minut.</w:t>
      </w:r>
    </w:p>
    <w:p w14:paraId="042C7437" w14:textId="13203862" w:rsidR="002A6752" w:rsidRDefault="00A81B00" w:rsidP="00825146">
      <w:pPr>
        <w:pStyle w:val="Nadpis2"/>
      </w:pPr>
      <w:proofErr w:type="spellStart"/>
      <w:r>
        <w:t>Vertical</w:t>
      </w:r>
      <w:proofErr w:type="spellEnd"/>
      <w:r>
        <w:t xml:space="preserve"> </w:t>
      </w:r>
      <w:proofErr w:type="spellStart"/>
      <w:r>
        <w:t>jumps</w:t>
      </w:r>
      <w:proofErr w:type="spellEnd"/>
      <w:r w:rsidR="002270FA">
        <w:t xml:space="preserve"> </w:t>
      </w:r>
      <w:r w:rsidR="002270FA" w:rsidRPr="002270FA">
        <w:t>(SJ, CMJ, CMJA)</w:t>
      </w:r>
    </w:p>
    <w:p w14:paraId="6A2BE886" w14:textId="30D070EE" w:rsidR="002B7E45" w:rsidRPr="00FB23F7" w:rsidRDefault="00FB23F7" w:rsidP="00FB23F7">
      <w:r w:rsidRPr="00FB23F7">
        <w:t xml:space="preserve">Probandi prováděli nejdříve SJ, při kterém začínali v poloze dřepu, s úhlem v koleni přibližně 90 stupňů. Bez pohybu dolů provedli co nejvyšší výskok a snažil se udržet dolní končetiny co nejvíce rovné. Po tomto testu byl proveden CMJ. Probandi začínali ve vzpřímené poloze těla. Následoval </w:t>
      </w:r>
      <w:r>
        <w:t>dynamický</w:t>
      </w:r>
      <w:r w:rsidRPr="00FB23F7">
        <w:t xml:space="preserve"> pohyb dolů směrem k úhlu kolen přibližně 90 stupňů. Po dosažení nejnižšího bodu následoval okamžitý odraz. Posledním testem byl CMJA, při kterém bylo povoleno použít švih paží, ke zvýšení výšky výskoku. Pro každý typ výskoku byl zaznamenán jeden nejlepší výsledek ze tří pokusů odděle</w:t>
      </w:r>
      <w:r w:rsidR="00CD4DF6">
        <w:t>n</w:t>
      </w:r>
      <w:r w:rsidR="00AE27F3">
        <w:t xml:space="preserve"> pauzou</w:t>
      </w:r>
      <w:r w:rsidRPr="00FB23F7">
        <w:t>.</w:t>
      </w:r>
    </w:p>
    <w:p w14:paraId="21F06850" w14:textId="72CBA8F8" w:rsidR="001C549D" w:rsidRDefault="00B4776E" w:rsidP="00825146">
      <w:pPr>
        <w:pStyle w:val="Nadpis2"/>
      </w:pPr>
      <w:proofErr w:type="spellStart"/>
      <w:r>
        <w:t>H</w:t>
      </w:r>
      <w:r w:rsidR="00C305F8">
        <w:t>orizontal</w:t>
      </w:r>
      <w:proofErr w:type="spellEnd"/>
      <w:r w:rsidR="00B37D02">
        <w:t xml:space="preserve"> </w:t>
      </w:r>
      <w:proofErr w:type="spellStart"/>
      <w:r w:rsidR="00B37D02">
        <w:t>jump</w:t>
      </w:r>
      <w:proofErr w:type="spellEnd"/>
    </w:p>
    <w:p w14:paraId="389A50D7" w14:textId="75109489" w:rsidR="002B7E45" w:rsidRPr="00DD30FD" w:rsidRDefault="00DD30FD" w:rsidP="00DD30FD">
      <w:r w:rsidRPr="00DD30FD">
        <w:t xml:space="preserve">Při </w:t>
      </w:r>
      <w:r w:rsidR="00F135E6">
        <w:t xml:space="preserve">provedení </w:t>
      </w:r>
      <w:r w:rsidRPr="00DD30FD">
        <w:t>skoku dalekém ze stoj</w:t>
      </w:r>
      <w:r w:rsidR="000C199A">
        <w:t>e</w:t>
      </w:r>
      <w:r w:rsidRPr="00DD30FD">
        <w:t xml:space="preserve">, </w:t>
      </w:r>
      <w:r w:rsidR="00AE4D14">
        <w:t>testov</w:t>
      </w:r>
      <w:r w:rsidR="0025472F">
        <w:t>aní hráči</w:t>
      </w:r>
      <w:r w:rsidRPr="00DD30FD">
        <w:t xml:space="preserve"> stáli za </w:t>
      </w:r>
      <w:r w:rsidR="00694B5A">
        <w:t xml:space="preserve">počáteční </w:t>
      </w:r>
      <w:r w:rsidRPr="00DD30FD">
        <w:t>čarou a snažili se dosáhnout co největší vzdálenosti</w:t>
      </w:r>
      <w:r w:rsidR="00694B5A">
        <w:t>.</w:t>
      </w:r>
      <w:r w:rsidRPr="00DD30FD">
        <w:t xml:space="preserve"> </w:t>
      </w:r>
      <w:r w:rsidR="00694B5A">
        <w:t>Bylo povoleno</w:t>
      </w:r>
      <w:r w:rsidRPr="00DD30FD">
        <w:t xml:space="preserve"> využíva</w:t>
      </w:r>
      <w:r w:rsidR="00694B5A">
        <w:t>t</w:t>
      </w:r>
      <w:r w:rsidRPr="00DD30FD">
        <w:t xml:space="preserve"> pohybu paží a protipohybu nohou.</w:t>
      </w:r>
      <w:r w:rsidR="00AE27F3">
        <w:t xml:space="preserve"> Byly provedeny 2 </w:t>
      </w:r>
      <w:r w:rsidR="00C8708E">
        <w:t>maximální výkony a vybrán nejlepší z nich.</w:t>
      </w:r>
    </w:p>
    <w:p w14:paraId="77DEFD26" w14:textId="296EC0EC" w:rsidR="00B81242" w:rsidRDefault="00B81242" w:rsidP="00825146">
      <w:pPr>
        <w:pStyle w:val="Nadpis2"/>
      </w:pPr>
      <w:proofErr w:type="spellStart"/>
      <w:r w:rsidRPr="00B81242">
        <w:t>Five-</w:t>
      </w:r>
      <w:r w:rsidR="00AC3FBD">
        <w:t>j</w:t>
      </w:r>
      <w:r w:rsidRPr="00B81242">
        <w:t>ump</w:t>
      </w:r>
      <w:proofErr w:type="spellEnd"/>
      <w:r w:rsidRPr="00B81242">
        <w:t xml:space="preserve"> </w:t>
      </w:r>
      <w:r w:rsidR="00AC3FBD">
        <w:t>t</w:t>
      </w:r>
      <w:r w:rsidRPr="00B81242">
        <w:t>est</w:t>
      </w:r>
    </w:p>
    <w:p w14:paraId="3D83D7C7" w14:textId="078B2954" w:rsidR="00B81242" w:rsidRPr="00B81242" w:rsidRDefault="00504F94" w:rsidP="00B81242">
      <w:r w:rsidRPr="002957D0">
        <w:t>Při tomto testu účastní</w:t>
      </w:r>
      <w:r>
        <w:t>ci</w:t>
      </w:r>
      <w:r w:rsidRPr="002957D0">
        <w:t xml:space="preserve"> st</w:t>
      </w:r>
      <w:r>
        <w:t>áli</w:t>
      </w:r>
      <w:r w:rsidRPr="002957D0">
        <w:t xml:space="preserve"> na místě a provád</w:t>
      </w:r>
      <w:r w:rsidR="00600750">
        <w:t>ěli</w:t>
      </w:r>
      <w:r w:rsidRPr="002957D0">
        <w:t xml:space="preserve"> pět maximálních skoků vpřed</w:t>
      </w:r>
      <w:r w:rsidR="00F50B5E" w:rsidRPr="00F50B5E">
        <w:t>, střídajících kontakt levé a pravé končetiny s povrchem. Cílem bylo urazit co nejdelší vzdálenost, což vyžadovalo využití síly a rychlosti pohybu. Měření vzdálenosti bylo prováděno pomocí metru s přesností na nejbližší centimetr.</w:t>
      </w:r>
    </w:p>
    <w:p w14:paraId="53BEB183" w14:textId="52027508" w:rsidR="006F469A" w:rsidRDefault="00AF397A" w:rsidP="00825146">
      <w:pPr>
        <w:pStyle w:val="Nadpis2"/>
      </w:pPr>
      <w:proofErr w:type="spellStart"/>
      <w:r w:rsidRPr="00AF397A">
        <w:t>Repeated</w:t>
      </w:r>
      <w:proofErr w:type="spellEnd"/>
      <w:r w:rsidRPr="00AF397A">
        <w:t xml:space="preserve"> </w:t>
      </w:r>
      <w:r w:rsidR="00044BD3">
        <w:t>s</w:t>
      </w:r>
      <w:r w:rsidRPr="00AF397A">
        <w:t xml:space="preserve">print </w:t>
      </w:r>
      <w:r w:rsidR="007E1447" w:rsidRPr="00AF397A">
        <w:t>T – test</w:t>
      </w:r>
    </w:p>
    <w:p w14:paraId="43F16C7A" w14:textId="1E3BF9C0" w:rsidR="00825146" w:rsidRPr="00FC50F3" w:rsidRDefault="005364F8" w:rsidP="00825146">
      <w:r w:rsidRPr="005364F8">
        <w:t xml:space="preserve">Cílem tohoto testu bylo simulovat části házenkářského utkání, zahrnující rychlé a intenzivní výkony s </w:t>
      </w:r>
      <w:r w:rsidRPr="00FC50F3">
        <w:t xml:space="preserve">obdobími odpočinku. Účastníci prováděli sedm maximálních výkonů T-testu s aktivním odpočinkem </w:t>
      </w:r>
      <w:r w:rsidRPr="00FC50F3">
        <w:lastRenderedPageBreak/>
        <w:t>25 sekund (chůze na start). Vzhledem k náročnosti tohoto testu, účastníci podstoupili jen jeden pokus. Podle (</w:t>
      </w:r>
      <w:proofErr w:type="spellStart"/>
      <w:r w:rsidRPr="00FC50F3">
        <w:t>Matthys</w:t>
      </w:r>
      <w:proofErr w:type="spellEnd"/>
      <w:r w:rsidRPr="00FC50F3">
        <w:t xml:space="preserve">, </w:t>
      </w:r>
      <w:proofErr w:type="spellStart"/>
      <w:r w:rsidRPr="00FC50F3">
        <w:t>Fransen</w:t>
      </w:r>
      <w:proofErr w:type="spellEnd"/>
      <w:r w:rsidRPr="00FC50F3">
        <w:t xml:space="preserve">, </w:t>
      </w:r>
      <w:proofErr w:type="spellStart"/>
      <w:r w:rsidRPr="00FC50F3">
        <w:t>Vaeyens</w:t>
      </w:r>
      <w:proofErr w:type="spellEnd"/>
      <w:r w:rsidRPr="00FC50F3">
        <w:t xml:space="preserve">, </w:t>
      </w:r>
      <w:proofErr w:type="spellStart"/>
      <w:r w:rsidRPr="00FC50F3">
        <w:t>Lenoir</w:t>
      </w:r>
      <w:proofErr w:type="spellEnd"/>
      <w:r w:rsidRPr="00FC50F3">
        <w:t xml:space="preserve">, &amp; </w:t>
      </w:r>
      <w:proofErr w:type="spellStart"/>
      <w:r w:rsidRPr="00FC50F3">
        <w:t>Philippaerts</w:t>
      </w:r>
      <w:proofErr w:type="spellEnd"/>
      <w:r w:rsidRPr="00FC50F3">
        <w:t>, 2013) nejdůležitějšími faktory tohoto testu byly celkový čas, průměrný čas a nejlepší čas a dále se z tohoto vypočítal index únavy.</w:t>
      </w:r>
    </w:p>
    <w:p w14:paraId="1BBE1779" w14:textId="1A9073C9" w:rsidR="00AF397A" w:rsidRPr="00FC50F3" w:rsidRDefault="000C0797" w:rsidP="00825146">
      <w:pPr>
        <w:pStyle w:val="Nadpis2"/>
      </w:pPr>
      <w:r w:rsidRPr="00FC50F3">
        <w:t xml:space="preserve">20 – </w:t>
      </w:r>
      <w:r w:rsidR="00A81B00" w:rsidRPr="00FC50F3">
        <w:t>m</w:t>
      </w:r>
      <w:r w:rsidRPr="00FC50F3">
        <w:t>eter</w:t>
      </w:r>
      <w:r w:rsidR="00AF397A" w:rsidRPr="00FC50F3">
        <w:t xml:space="preserve"> </w:t>
      </w:r>
      <w:proofErr w:type="spellStart"/>
      <w:r w:rsidR="00A81B00" w:rsidRPr="00FC50F3">
        <w:t>s</w:t>
      </w:r>
      <w:r w:rsidR="00AF397A" w:rsidRPr="00FC50F3">
        <w:t>huttle</w:t>
      </w:r>
      <w:proofErr w:type="spellEnd"/>
      <w:r w:rsidR="00AF397A" w:rsidRPr="00FC50F3">
        <w:t xml:space="preserve"> </w:t>
      </w:r>
      <w:r w:rsidR="00A81B00" w:rsidRPr="00FC50F3">
        <w:t>r</w:t>
      </w:r>
      <w:r w:rsidR="00AF397A" w:rsidRPr="00FC50F3">
        <w:t xml:space="preserve">un </w:t>
      </w:r>
      <w:r w:rsidR="00A81B00" w:rsidRPr="00FC50F3">
        <w:t>t</w:t>
      </w:r>
      <w:r w:rsidR="00AF397A" w:rsidRPr="00FC50F3">
        <w:t>est</w:t>
      </w:r>
    </w:p>
    <w:p w14:paraId="15213628" w14:textId="714E40F5" w:rsidR="002B7E45" w:rsidRPr="00FC50F3" w:rsidRDefault="00D825C6" w:rsidP="00D825C6">
      <w:r w:rsidRPr="00FC50F3">
        <w:t>Tento test byl použit k předpovídání hodnoty VO2max. Hráči měli za úkol běhat na dvaceti metrovém území mezi dvěma čárami při počáteční rychlosti 8,5 km/h, která byla každou minutu zvukovým signálem zvyšována o 0,5 km/h, a to tolikrát, dokud hráč nedokázal udržet požadované tempo nebo nedokázal dosáhnout stanovené čáry dvakrát za sebou v předepsaném čase.</w:t>
      </w:r>
      <w:r w:rsidR="001D77EC" w:rsidRPr="00FC50F3">
        <w:t xml:space="preserve"> Maximální aerobní rychlost lze poté pou</w:t>
      </w:r>
      <w:r w:rsidR="0000303B" w:rsidRPr="00FC50F3">
        <w:t>žít</w:t>
      </w:r>
      <w:r w:rsidR="001D77EC" w:rsidRPr="00FC50F3">
        <w:t xml:space="preserve"> jako ukazatel aerobního výkonu</w:t>
      </w:r>
      <w:r w:rsidR="002E2EF1" w:rsidRPr="00FC50F3">
        <w:t>.</w:t>
      </w:r>
      <w:r w:rsidR="008D5DE5" w:rsidRPr="00FC50F3">
        <w:t xml:space="preserve"> Tento test je velmi náročný proto b</w:t>
      </w:r>
      <w:r w:rsidR="001137C9" w:rsidRPr="00FC50F3">
        <w:t>y</w:t>
      </w:r>
      <w:r w:rsidR="008D5DE5" w:rsidRPr="00FC50F3">
        <w:t xml:space="preserve">l proveden jen jeden </w:t>
      </w:r>
      <w:r w:rsidR="00AA2A86" w:rsidRPr="00FC50F3">
        <w:t>maximální</w:t>
      </w:r>
      <w:r w:rsidR="008D5DE5" w:rsidRPr="00FC50F3">
        <w:t xml:space="preserve"> výkon</w:t>
      </w:r>
      <w:r w:rsidR="00AA2A86" w:rsidRPr="00FC50F3">
        <w:t>.</w:t>
      </w:r>
    </w:p>
    <w:p w14:paraId="3D68016A" w14:textId="029E7496" w:rsidR="000E69E5" w:rsidRPr="00FC50F3" w:rsidRDefault="000E69E5" w:rsidP="00825146">
      <w:pPr>
        <w:pStyle w:val="Nadpis2"/>
      </w:pPr>
      <w:proofErr w:type="spellStart"/>
      <w:r w:rsidRPr="00FC50F3">
        <w:t>Ball</w:t>
      </w:r>
      <w:proofErr w:type="spellEnd"/>
      <w:r w:rsidRPr="00FC50F3">
        <w:t xml:space="preserve"> </w:t>
      </w:r>
      <w:proofErr w:type="spellStart"/>
      <w:r w:rsidRPr="00FC50F3">
        <w:t>throwing</w:t>
      </w:r>
      <w:proofErr w:type="spellEnd"/>
      <w:r w:rsidRPr="00FC50F3">
        <w:t xml:space="preserve"> </w:t>
      </w:r>
      <w:proofErr w:type="spellStart"/>
      <w:r w:rsidRPr="00FC50F3">
        <w:t>velocity</w:t>
      </w:r>
      <w:proofErr w:type="spellEnd"/>
    </w:p>
    <w:p w14:paraId="5A2FA50B" w14:textId="6AD4495E" w:rsidR="002B7E45" w:rsidRPr="00FC50F3" w:rsidRDefault="0062577E" w:rsidP="000E69E5">
      <w:r w:rsidRPr="00FC50F3">
        <w:t>Měření rychlosti míče probíhalo ze statického postavení pomocí radarové pistole. Noha na opačné straně od házející ruky byla pevně usazena na zemi, udržující stabilitu během hodu.</w:t>
      </w:r>
    </w:p>
    <w:p w14:paraId="3E8D8254" w14:textId="459431C9" w:rsidR="00A753E9" w:rsidRPr="00FC50F3" w:rsidRDefault="009061F8" w:rsidP="00825146">
      <w:pPr>
        <w:pStyle w:val="Nadpis2"/>
      </w:pPr>
      <w:r w:rsidRPr="00FC50F3">
        <w:t xml:space="preserve">Y – </w:t>
      </w:r>
      <w:r w:rsidR="00925C49" w:rsidRPr="00FC50F3">
        <w:t>B</w:t>
      </w:r>
      <w:r w:rsidRPr="00FC50F3">
        <w:t>alance Test</w:t>
      </w:r>
    </w:p>
    <w:p w14:paraId="3B8BF162" w14:textId="711ED1BE" w:rsidR="00FB0860" w:rsidRPr="00FC50F3" w:rsidRDefault="00FB0860" w:rsidP="00825146">
      <w:pPr>
        <w:pStyle w:val="Nadpis2"/>
      </w:pPr>
      <w:proofErr w:type="spellStart"/>
      <w:r w:rsidRPr="00FC50F3">
        <w:t>Stork</w:t>
      </w:r>
      <w:proofErr w:type="spellEnd"/>
      <w:r w:rsidRPr="00FC50F3">
        <w:t xml:space="preserve"> </w:t>
      </w:r>
      <w:r w:rsidR="00925C49" w:rsidRPr="00FC50F3">
        <w:t>B</w:t>
      </w:r>
      <w:r w:rsidRPr="00FC50F3">
        <w:t>alance Test</w:t>
      </w:r>
    </w:p>
    <w:p w14:paraId="2DE794CF" w14:textId="2C5C9BF8" w:rsidR="001A15A0" w:rsidRPr="00FC50F3" w:rsidRDefault="00A8533B" w:rsidP="00825146">
      <w:pPr>
        <w:pStyle w:val="Nadpis2"/>
      </w:pPr>
      <w:proofErr w:type="spellStart"/>
      <w:r w:rsidRPr="00FC50F3">
        <w:t>Modified</w:t>
      </w:r>
      <w:proofErr w:type="spellEnd"/>
      <w:r w:rsidRPr="00FC50F3">
        <w:t xml:space="preserve"> </w:t>
      </w:r>
      <w:proofErr w:type="spellStart"/>
      <w:r w:rsidRPr="00FC50F3">
        <w:t>s</w:t>
      </w:r>
      <w:r w:rsidR="001A15A0" w:rsidRPr="00FC50F3">
        <w:t>it</w:t>
      </w:r>
      <w:proofErr w:type="spellEnd"/>
      <w:r w:rsidR="001A15A0" w:rsidRPr="00FC50F3">
        <w:t xml:space="preserve"> and </w:t>
      </w:r>
      <w:proofErr w:type="spellStart"/>
      <w:r w:rsidR="001A15A0" w:rsidRPr="00FC50F3">
        <w:t>r</w:t>
      </w:r>
      <w:r w:rsidR="00E114DF" w:rsidRPr="00FC50F3">
        <w:t>e</w:t>
      </w:r>
      <w:r w:rsidR="001A15A0" w:rsidRPr="00FC50F3">
        <w:t>ach</w:t>
      </w:r>
      <w:proofErr w:type="spellEnd"/>
      <w:r w:rsidR="001A15A0" w:rsidRPr="00FC50F3">
        <w:t xml:space="preserve"> test</w:t>
      </w:r>
    </w:p>
    <w:p w14:paraId="639EAE66" w14:textId="5E84430A" w:rsidR="00D85ACC" w:rsidRPr="00FC50F3" w:rsidRDefault="00661B9E" w:rsidP="00FB0860">
      <w:pPr>
        <w:rPr>
          <w:color w:val="70AD47" w:themeColor="accent6"/>
        </w:rPr>
      </w:pPr>
      <w:proofErr w:type="spellStart"/>
      <w:r w:rsidRPr="00FC50F3">
        <w:rPr>
          <w:color w:val="70AD47" w:themeColor="accent6"/>
        </w:rPr>
        <w:t>Hopkins</w:t>
      </w:r>
      <w:proofErr w:type="spellEnd"/>
      <w:r w:rsidRPr="00FC50F3">
        <w:rPr>
          <w:color w:val="70AD47" w:themeColor="accent6"/>
        </w:rPr>
        <w:t xml:space="preserve"> a </w:t>
      </w:r>
      <w:proofErr w:type="spellStart"/>
      <w:r w:rsidRPr="00FC50F3">
        <w:rPr>
          <w:color w:val="70AD47" w:themeColor="accent6"/>
        </w:rPr>
        <w:t>Hoeger</w:t>
      </w:r>
      <w:proofErr w:type="spellEnd"/>
      <w:r w:rsidRPr="00FC50F3">
        <w:rPr>
          <w:color w:val="70AD47" w:themeColor="accent6"/>
        </w:rPr>
        <w:t xml:space="preserve"> (1986) </w:t>
      </w:r>
      <w:r w:rsidRPr="00FC50F3">
        <w:t>představili modifikovaný test předklonu v sedu, kde účastník sedí s opěrou hlavy, zad a boků o zeď a nohy natažené o box s posuvnou měřicí stupnicí. Účastník dosahuje na úroveň měřicí stupnice s dodržením kontaktu se zdí a posuvná stupnice stanovuje relativní nulový bod podle proporcionálních rozdílů v délce končetin. Vzdálenost dosažená při testu potom slouží jako kritérium celkového dosahu a je udávána v centimetrech.</w:t>
      </w:r>
      <w:r w:rsidRPr="00FC50F3">
        <w:rPr>
          <w:color w:val="70AD47" w:themeColor="accent6"/>
        </w:rPr>
        <w:t xml:space="preserve"> </w:t>
      </w:r>
      <w:proofErr w:type="spellStart"/>
      <w:r w:rsidRPr="00FC50F3">
        <w:rPr>
          <w:color w:val="70AD47" w:themeColor="accent6"/>
        </w:rPr>
        <w:t>Hoeger</w:t>
      </w:r>
      <w:proofErr w:type="spellEnd"/>
      <w:r w:rsidRPr="00FC50F3">
        <w:rPr>
          <w:color w:val="70AD47" w:themeColor="accent6"/>
        </w:rPr>
        <w:t xml:space="preserve"> W.W.K., </w:t>
      </w:r>
      <w:proofErr w:type="spellStart"/>
      <w:r w:rsidRPr="00FC50F3">
        <w:rPr>
          <w:color w:val="70AD47" w:themeColor="accent6"/>
        </w:rPr>
        <w:t>Hopkins</w:t>
      </w:r>
      <w:proofErr w:type="spellEnd"/>
      <w:r w:rsidRPr="00FC50F3">
        <w:rPr>
          <w:color w:val="70AD47" w:themeColor="accent6"/>
        </w:rPr>
        <w:t xml:space="preserve"> D.R., </w:t>
      </w:r>
      <w:proofErr w:type="spellStart"/>
      <w:r w:rsidRPr="00FC50F3">
        <w:rPr>
          <w:color w:val="70AD47" w:themeColor="accent6"/>
        </w:rPr>
        <w:t>Button</w:t>
      </w:r>
      <w:proofErr w:type="spellEnd"/>
      <w:r w:rsidRPr="00FC50F3">
        <w:rPr>
          <w:color w:val="70AD47" w:themeColor="accent6"/>
        </w:rPr>
        <w:t xml:space="preserve"> S., </w:t>
      </w:r>
      <w:proofErr w:type="spellStart"/>
      <w:r w:rsidRPr="00FC50F3">
        <w:rPr>
          <w:color w:val="70AD47" w:themeColor="accent6"/>
        </w:rPr>
        <w:t>Palmer</w:t>
      </w:r>
      <w:proofErr w:type="spellEnd"/>
      <w:r w:rsidRPr="00FC50F3">
        <w:rPr>
          <w:color w:val="70AD47" w:themeColor="accent6"/>
        </w:rPr>
        <w:t xml:space="preserve"> T.A. </w:t>
      </w:r>
      <w:proofErr w:type="spellStart"/>
      <w:r w:rsidRPr="00FC50F3">
        <w:rPr>
          <w:color w:val="70AD47" w:themeColor="accent6"/>
        </w:rPr>
        <w:t>Comparing</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w:t>
      </w:r>
      <w:proofErr w:type="spellStart"/>
      <w:r w:rsidRPr="00FC50F3">
        <w:rPr>
          <w:color w:val="70AD47" w:themeColor="accent6"/>
        </w:rPr>
        <w:t>with</w:t>
      </w:r>
      <w:proofErr w:type="spellEnd"/>
      <w:r w:rsidRPr="00FC50F3">
        <w:rPr>
          <w:color w:val="70AD47" w:themeColor="accent6"/>
        </w:rPr>
        <w:t xml:space="preserve"> </w:t>
      </w:r>
      <w:proofErr w:type="spellStart"/>
      <w:r w:rsidRPr="00FC50F3">
        <w:rPr>
          <w:color w:val="70AD47" w:themeColor="accent6"/>
        </w:rPr>
        <w:t>the</w:t>
      </w:r>
      <w:proofErr w:type="spellEnd"/>
      <w:r w:rsidRPr="00FC50F3">
        <w:rPr>
          <w:color w:val="70AD47" w:themeColor="accent6"/>
        </w:rPr>
        <w:t xml:space="preserve"> </w:t>
      </w:r>
      <w:proofErr w:type="spellStart"/>
      <w:r w:rsidRPr="00FC50F3">
        <w:rPr>
          <w:color w:val="70AD47" w:themeColor="accent6"/>
        </w:rPr>
        <w:t>modified</w:t>
      </w:r>
      <w:proofErr w:type="spellEnd"/>
      <w:r w:rsidRPr="00FC50F3">
        <w:rPr>
          <w:color w:val="70AD47" w:themeColor="accent6"/>
        </w:rPr>
        <w:t xml:space="preserve"> </w:t>
      </w:r>
      <w:proofErr w:type="spellStart"/>
      <w:r w:rsidRPr="00FC50F3">
        <w:rPr>
          <w:color w:val="70AD47" w:themeColor="accent6"/>
        </w:rPr>
        <w:t>sit</w:t>
      </w:r>
      <w:proofErr w:type="spellEnd"/>
      <w:r w:rsidRPr="00FC50F3">
        <w:rPr>
          <w:color w:val="70AD47" w:themeColor="accent6"/>
        </w:rPr>
        <w:t xml:space="preserve"> and </w:t>
      </w:r>
      <w:proofErr w:type="spellStart"/>
      <w:r w:rsidRPr="00FC50F3">
        <w:rPr>
          <w:color w:val="70AD47" w:themeColor="accent6"/>
        </w:rPr>
        <w:t>reach</w:t>
      </w:r>
      <w:proofErr w:type="spellEnd"/>
      <w:r w:rsidRPr="00FC50F3">
        <w:rPr>
          <w:color w:val="70AD47" w:themeColor="accent6"/>
        </w:rPr>
        <w:t xml:space="preserve"> in </w:t>
      </w:r>
      <w:proofErr w:type="spellStart"/>
      <w:r w:rsidRPr="00FC50F3">
        <w:rPr>
          <w:color w:val="70AD47" w:themeColor="accent6"/>
        </w:rPr>
        <w:t>measuring</w:t>
      </w:r>
      <w:proofErr w:type="spellEnd"/>
      <w:r w:rsidRPr="00FC50F3">
        <w:rPr>
          <w:color w:val="70AD47" w:themeColor="accent6"/>
        </w:rPr>
        <w:t xml:space="preserve"> flexibility in </w:t>
      </w:r>
      <w:proofErr w:type="spellStart"/>
      <w:r w:rsidRPr="00FC50F3">
        <w:rPr>
          <w:color w:val="70AD47" w:themeColor="accent6"/>
        </w:rPr>
        <w:t>adolescents</w:t>
      </w:r>
      <w:proofErr w:type="spellEnd"/>
      <w:r w:rsidRPr="00FC50F3">
        <w:rPr>
          <w:color w:val="70AD47" w:themeColor="accent6"/>
        </w:rPr>
        <w:t xml:space="preserve">. Pediatr. </w:t>
      </w:r>
      <w:proofErr w:type="spellStart"/>
      <w:r w:rsidRPr="00FC50F3">
        <w:rPr>
          <w:color w:val="70AD47" w:themeColor="accent6"/>
        </w:rPr>
        <w:t>Exerc</w:t>
      </w:r>
      <w:proofErr w:type="spellEnd"/>
      <w:r w:rsidRPr="00FC50F3">
        <w:rPr>
          <w:color w:val="70AD47" w:themeColor="accent6"/>
        </w:rPr>
        <w:t xml:space="preserve">. </w:t>
      </w:r>
      <w:proofErr w:type="spellStart"/>
      <w:r w:rsidRPr="00FC50F3">
        <w:rPr>
          <w:color w:val="70AD47" w:themeColor="accent6"/>
        </w:rPr>
        <w:t>Sci</w:t>
      </w:r>
      <w:proofErr w:type="spellEnd"/>
      <w:r w:rsidRPr="00FC50F3">
        <w:rPr>
          <w:color w:val="70AD47" w:themeColor="accent6"/>
        </w:rPr>
        <w:t>. 1990;2:156-162.</w:t>
      </w:r>
    </w:p>
    <w:p w14:paraId="51FBB54D" w14:textId="77777777" w:rsidR="00D85ACC" w:rsidRPr="00FC50F3" w:rsidRDefault="00D85ACC" w:rsidP="00FB0860"/>
    <w:p w14:paraId="521B58CA" w14:textId="77777777" w:rsidR="00D85ACC" w:rsidRPr="00FC50F3" w:rsidRDefault="00D85ACC" w:rsidP="00FB0860"/>
    <w:p w14:paraId="5ACB4B19" w14:textId="77777777" w:rsidR="008449A7" w:rsidRPr="00FC50F3" w:rsidRDefault="008449A7" w:rsidP="00FB0860">
      <w:r w:rsidRPr="00FC50F3">
        <w:t>STUDIE:</w:t>
      </w:r>
    </w:p>
    <w:p w14:paraId="7B3D3738" w14:textId="6BF2091F" w:rsidR="00FB0860" w:rsidRPr="004402D4" w:rsidRDefault="006C4B6D" w:rsidP="008449A7">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high</w:t>
      </w:r>
      <w:proofErr w:type="spellEnd"/>
      <w:r w:rsidRPr="004402D4">
        <w:t xml:space="preserve">-intensity interval </w:t>
      </w:r>
      <w:proofErr w:type="spellStart"/>
      <w:r w:rsidRPr="004402D4">
        <w:t>training</w:t>
      </w:r>
      <w:proofErr w:type="spellEnd"/>
      <w:r w:rsidRPr="004402D4">
        <w:t xml:space="preserve"> and </w:t>
      </w:r>
      <w:proofErr w:type="spellStart"/>
      <w:r w:rsidRPr="004402D4">
        <w:t>plyometric</w:t>
      </w:r>
      <w:proofErr w:type="spellEnd"/>
      <w:r w:rsidRPr="004402D4">
        <w:t xml:space="preserve"> </w:t>
      </w:r>
      <w:proofErr w:type="spellStart"/>
      <w:r w:rsidRPr="004402D4">
        <w:t>exercise</w:t>
      </w:r>
      <w:proofErr w:type="spellEnd"/>
      <w:r w:rsidRPr="004402D4">
        <w:t xml:space="preserve"> on </w:t>
      </w:r>
      <w:proofErr w:type="spellStart"/>
      <w:r w:rsidRPr="004402D4">
        <w:t>the</w:t>
      </w:r>
      <w:proofErr w:type="spellEnd"/>
      <w:r w:rsidRPr="004402D4">
        <w:t xml:space="preserve"> </w:t>
      </w:r>
      <w:proofErr w:type="spellStart"/>
      <w:r w:rsidRPr="004402D4">
        <w:t>physical</w:t>
      </w:r>
      <w:proofErr w:type="spellEnd"/>
      <w:r w:rsidRPr="004402D4">
        <w:t xml:space="preserve"> fitness </w:t>
      </w:r>
      <w:proofErr w:type="spellStart"/>
      <w:r w:rsidRPr="004402D4">
        <w:t>of</w:t>
      </w:r>
      <w:proofErr w:type="spellEnd"/>
      <w:r w:rsidRPr="004402D4">
        <w:t xml:space="preserve"> junior male </w:t>
      </w:r>
      <w:proofErr w:type="spellStart"/>
      <w:r w:rsidRPr="004402D4">
        <w:t>handball</w:t>
      </w:r>
      <w:proofErr w:type="spellEnd"/>
      <w:r w:rsidRPr="004402D4">
        <w:t xml:space="preserve"> </w:t>
      </w:r>
      <w:proofErr w:type="spellStart"/>
      <w:r w:rsidRPr="004402D4">
        <w:t>players</w:t>
      </w:r>
      <w:proofErr w:type="spellEnd"/>
    </w:p>
    <w:p w14:paraId="34B42B6F" w14:textId="479CFB67" w:rsidR="006C4B6D" w:rsidRPr="004402D4" w:rsidRDefault="006C4B6D" w:rsidP="006C4B6D">
      <w:pPr>
        <w:pStyle w:val="Odstavecseseznamem"/>
        <w:numPr>
          <w:ilvl w:val="0"/>
          <w:numId w:val="2"/>
        </w:numPr>
      </w:pPr>
      <w:r w:rsidRPr="004402D4">
        <w:t xml:space="preserve">Sex </w:t>
      </w:r>
      <w:proofErr w:type="spellStart"/>
      <w:r w:rsidRPr="004402D4">
        <w:t>differences</w:t>
      </w:r>
      <w:proofErr w:type="spellEnd"/>
      <w:r w:rsidRPr="004402D4">
        <w:t xml:space="preserve"> in </w:t>
      </w:r>
      <w:proofErr w:type="spellStart"/>
      <w:r w:rsidRPr="004402D4">
        <w:t>the</w:t>
      </w:r>
      <w:proofErr w:type="spellEnd"/>
      <w:r w:rsidRPr="004402D4">
        <w:t xml:space="preserve"> motor </w:t>
      </w:r>
      <w:proofErr w:type="spellStart"/>
      <w:r w:rsidRPr="004402D4">
        <w:t>abilities</w:t>
      </w:r>
      <w:proofErr w:type="spellEnd"/>
      <w:r w:rsidRPr="004402D4">
        <w:t xml:space="preserve"> </w:t>
      </w:r>
      <w:proofErr w:type="spellStart"/>
      <w:r w:rsidRPr="004402D4">
        <w:t>of</w:t>
      </w:r>
      <w:proofErr w:type="spellEnd"/>
      <w:r w:rsidRPr="004402D4">
        <w:t xml:space="preserve"> </w:t>
      </w:r>
      <w:proofErr w:type="spellStart"/>
      <w:r w:rsidRPr="004402D4">
        <w:t>young</w:t>
      </w:r>
      <w:proofErr w:type="spellEnd"/>
      <w:r w:rsidRPr="004402D4">
        <w:t xml:space="preserve"> male and </w:t>
      </w:r>
      <w:proofErr w:type="spellStart"/>
      <w:r w:rsidRPr="004402D4">
        <w:t>female</w:t>
      </w:r>
      <w:proofErr w:type="spellEnd"/>
      <w:r w:rsidRPr="004402D4">
        <w:t xml:space="preserve"> </w:t>
      </w:r>
      <w:proofErr w:type="spellStart"/>
      <w:r w:rsidRPr="004402D4">
        <w:t>handball</w:t>
      </w:r>
      <w:proofErr w:type="spellEnd"/>
      <w:r w:rsidRPr="004402D4">
        <w:t xml:space="preserve"> </w:t>
      </w:r>
      <w:proofErr w:type="spellStart"/>
      <w:r w:rsidRPr="004402D4">
        <w:t>players</w:t>
      </w:r>
      <w:proofErr w:type="spellEnd"/>
    </w:p>
    <w:p w14:paraId="0D139E85" w14:textId="4196E2A5" w:rsidR="006C4B6D" w:rsidRPr="004402D4" w:rsidRDefault="006C4B6D" w:rsidP="006C4B6D">
      <w:pPr>
        <w:pStyle w:val="Odstavecseseznamem"/>
        <w:numPr>
          <w:ilvl w:val="0"/>
          <w:numId w:val="2"/>
        </w:numPr>
      </w:pPr>
      <w:proofErr w:type="spellStart"/>
      <w:r w:rsidRPr="004402D4">
        <w:t>Effects</w:t>
      </w:r>
      <w:proofErr w:type="spellEnd"/>
      <w:r w:rsidRPr="004402D4">
        <w:t xml:space="preserve"> </w:t>
      </w:r>
      <w:proofErr w:type="spellStart"/>
      <w:r w:rsidRPr="004402D4">
        <w:t>of</w:t>
      </w:r>
      <w:proofErr w:type="spellEnd"/>
      <w:r w:rsidRPr="004402D4">
        <w:t xml:space="preserve"> </w:t>
      </w:r>
      <w:proofErr w:type="spellStart"/>
      <w:r w:rsidRPr="004402D4">
        <w:t>Combined</w:t>
      </w:r>
      <w:proofErr w:type="spellEnd"/>
      <w:r w:rsidRPr="004402D4">
        <w:t xml:space="preserve"> </w:t>
      </w:r>
      <w:proofErr w:type="spellStart"/>
      <w:r w:rsidRPr="004402D4">
        <w:t>Plyometric</w:t>
      </w:r>
      <w:proofErr w:type="spellEnd"/>
      <w:r w:rsidRPr="004402D4">
        <w:t xml:space="preserve"> and </w:t>
      </w:r>
      <w:proofErr w:type="spellStart"/>
      <w:r w:rsidRPr="004402D4">
        <w:t>Short</w:t>
      </w:r>
      <w:proofErr w:type="spellEnd"/>
      <w:r w:rsidRPr="004402D4">
        <w:t xml:space="preserve"> Sprint </w:t>
      </w:r>
      <w:proofErr w:type="spellStart"/>
      <w:r w:rsidRPr="004402D4">
        <w:t>With</w:t>
      </w:r>
      <w:proofErr w:type="spellEnd"/>
      <w:r w:rsidRPr="004402D4">
        <w:t xml:space="preserve"> </w:t>
      </w:r>
      <w:proofErr w:type="spellStart"/>
      <w:r w:rsidRPr="004402D4">
        <w:t>Change-of-Direction</w:t>
      </w:r>
      <w:proofErr w:type="spellEnd"/>
      <w:r w:rsidRPr="004402D4">
        <w:t xml:space="preserve"> </w:t>
      </w:r>
      <w:proofErr w:type="spellStart"/>
      <w:r w:rsidRPr="004402D4">
        <w:t>Training</w:t>
      </w:r>
      <w:proofErr w:type="spellEnd"/>
      <w:r w:rsidRPr="004402D4">
        <w:t xml:space="preserve"> on </w:t>
      </w:r>
      <w:proofErr w:type="spellStart"/>
      <w:r w:rsidRPr="004402D4">
        <w:t>Athletic</w:t>
      </w:r>
      <w:proofErr w:type="spellEnd"/>
      <w:r w:rsidRPr="004402D4">
        <w:t xml:space="preserve"> Performance </w:t>
      </w:r>
      <w:proofErr w:type="spellStart"/>
      <w:r w:rsidRPr="004402D4">
        <w:t>of</w:t>
      </w:r>
      <w:proofErr w:type="spellEnd"/>
      <w:r w:rsidRPr="004402D4">
        <w:t xml:space="preserve"> Male U15 </w:t>
      </w:r>
      <w:proofErr w:type="spellStart"/>
      <w:r w:rsidRPr="004402D4">
        <w:t>Handball</w:t>
      </w:r>
      <w:proofErr w:type="spellEnd"/>
      <w:r w:rsidRPr="004402D4">
        <w:t xml:space="preserve"> </w:t>
      </w:r>
      <w:proofErr w:type="spellStart"/>
      <w:r w:rsidRPr="004402D4">
        <w:t>Players</w:t>
      </w:r>
      <w:proofErr w:type="spellEnd"/>
      <w:r w:rsidRPr="004402D4">
        <w:t>“ (</w:t>
      </w:r>
      <w:proofErr w:type="spellStart"/>
      <w:r w:rsidRPr="004402D4">
        <w:t>Hammami</w:t>
      </w:r>
      <w:proofErr w:type="spellEnd"/>
      <w:r w:rsidRPr="004402D4">
        <w:t xml:space="preserve">, </w:t>
      </w:r>
      <w:proofErr w:type="spellStart"/>
      <w:r w:rsidRPr="004402D4">
        <w:t>Mehrez</w:t>
      </w:r>
      <w:proofErr w:type="spellEnd"/>
      <w:r w:rsidRPr="004402D4">
        <w:t xml:space="preserve">; </w:t>
      </w:r>
      <w:proofErr w:type="spellStart"/>
      <w:r w:rsidRPr="004402D4">
        <w:t>Gaamouri</w:t>
      </w:r>
      <w:proofErr w:type="spellEnd"/>
      <w:r w:rsidRPr="004402D4">
        <w:t xml:space="preserve">, </w:t>
      </w:r>
      <w:proofErr w:type="spellStart"/>
      <w:r w:rsidRPr="004402D4">
        <w:t>Nawel</w:t>
      </w:r>
      <w:proofErr w:type="spellEnd"/>
      <w:r w:rsidRPr="004402D4">
        <w:t xml:space="preserve">; </w:t>
      </w:r>
      <w:proofErr w:type="spellStart"/>
      <w:r w:rsidRPr="004402D4">
        <w:t>Aloui</w:t>
      </w:r>
      <w:proofErr w:type="spellEnd"/>
      <w:r w:rsidRPr="004402D4">
        <w:t xml:space="preserve">, </w:t>
      </w:r>
      <w:proofErr w:type="spellStart"/>
      <w:r w:rsidRPr="004402D4">
        <w:t>Gaith</w:t>
      </w:r>
      <w:proofErr w:type="spellEnd"/>
      <w:r w:rsidRPr="004402D4">
        <w:t xml:space="preserve">; </w:t>
      </w:r>
      <w:proofErr w:type="spellStart"/>
      <w:r w:rsidRPr="004402D4">
        <w:t>Shephard</w:t>
      </w:r>
      <w:proofErr w:type="spellEnd"/>
      <w:r w:rsidRPr="004402D4">
        <w:t xml:space="preserve">, Roy J.; </w:t>
      </w:r>
      <w:proofErr w:type="spellStart"/>
      <w:r w:rsidRPr="004402D4">
        <w:t>Chelly</w:t>
      </w:r>
      <w:proofErr w:type="spellEnd"/>
      <w:r w:rsidRPr="004402D4">
        <w:t xml:space="preserve">, Mohamed </w:t>
      </w:r>
      <w:proofErr w:type="spellStart"/>
      <w:r w:rsidRPr="004402D4">
        <w:t>Souhaiel</w:t>
      </w:r>
      <w:proofErr w:type="spellEnd"/>
      <w:r w:rsidRPr="004402D4">
        <w:t>, 2021).</w:t>
      </w:r>
    </w:p>
    <w:p w14:paraId="0CDAF001" w14:textId="1E8C34D2" w:rsidR="006C4B6D" w:rsidRPr="002E33C7" w:rsidRDefault="006C4B6D" w:rsidP="006C4B6D">
      <w:pPr>
        <w:pStyle w:val="Odstavecseseznamem"/>
        <w:numPr>
          <w:ilvl w:val="0"/>
          <w:numId w:val="2"/>
        </w:numPr>
      </w:pPr>
      <w:r w:rsidRPr="004402D4">
        <w:t xml:space="preserve">Adherence to </w:t>
      </w:r>
      <w:proofErr w:type="spellStart"/>
      <w:r w:rsidRPr="004402D4">
        <w:t>the</w:t>
      </w:r>
      <w:proofErr w:type="spellEnd"/>
      <w:r w:rsidRPr="004402D4">
        <w:t xml:space="preserve"> </w:t>
      </w:r>
      <w:proofErr w:type="spellStart"/>
      <w:r w:rsidRPr="004402D4">
        <w:t>Mediterranean</w:t>
      </w:r>
      <w:proofErr w:type="spellEnd"/>
      <w:r w:rsidRPr="004402D4">
        <w:t xml:space="preserve"> diet, </w:t>
      </w:r>
      <w:proofErr w:type="spellStart"/>
      <w:r w:rsidRPr="004402D4">
        <w:t>kinanthropometric</w:t>
      </w:r>
      <w:proofErr w:type="spellEnd"/>
      <w:r w:rsidRPr="004402D4">
        <w:t xml:space="preserve"> </w:t>
      </w:r>
      <w:proofErr w:type="spellStart"/>
      <w:r w:rsidRPr="004402D4">
        <w:t>characteristics</w:t>
      </w:r>
      <w:proofErr w:type="spellEnd"/>
      <w:r w:rsidRPr="004402D4">
        <w:t xml:space="preserve"> and </w:t>
      </w:r>
      <w:proofErr w:type="spellStart"/>
      <w:r w:rsidRPr="004402D4">
        <w:t>physical</w:t>
      </w:r>
      <w:proofErr w:type="spellEnd"/>
      <w:r w:rsidRPr="004402D4">
        <w:t xml:space="preserve"> </w:t>
      </w:r>
      <w:r w:rsidRPr="002E33C7">
        <w:t xml:space="preserve">performance </w:t>
      </w:r>
      <w:proofErr w:type="spellStart"/>
      <w:r w:rsidRPr="002E33C7">
        <w:t>of</w:t>
      </w:r>
      <w:proofErr w:type="spellEnd"/>
      <w:r w:rsidRPr="002E33C7">
        <w:t xml:space="preserve"> </w:t>
      </w:r>
      <w:proofErr w:type="spellStart"/>
      <w:r w:rsidRPr="002E33C7">
        <w:t>young</w:t>
      </w:r>
      <w:proofErr w:type="spellEnd"/>
      <w:r w:rsidRPr="002E33C7">
        <w:t xml:space="preserve"> male </w:t>
      </w:r>
      <w:proofErr w:type="spellStart"/>
      <w:r w:rsidRPr="002E33C7">
        <w:t>handball</w:t>
      </w:r>
      <w:proofErr w:type="spellEnd"/>
      <w:r w:rsidRPr="002E33C7">
        <w:t xml:space="preserve"> </w:t>
      </w:r>
      <w:proofErr w:type="spellStart"/>
      <w:r w:rsidRPr="002E33C7">
        <w:t>players</w:t>
      </w:r>
      <w:proofErr w:type="spellEnd"/>
    </w:p>
    <w:p w14:paraId="417600BC" w14:textId="17E2743B" w:rsidR="003230BC" w:rsidRPr="002E33C7" w:rsidRDefault="003230BC" w:rsidP="006C4B6D">
      <w:pPr>
        <w:pStyle w:val="Odstavecseseznamem"/>
        <w:numPr>
          <w:ilvl w:val="0"/>
          <w:numId w:val="2"/>
        </w:numPr>
      </w:pPr>
      <w:r w:rsidRPr="002E33C7">
        <w:t>SELECTION OF TALENTS IN HANDBALL: ANTHROPOMETRIC AND PERFORMANCE ANALYSIS</w:t>
      </w:r>
    </w:p>
    <w:p w14:paraId="5E325A01" w14:textId="75232B5E" w:rsidR="00DB1CBB" w:rsidRPr="002E33C7" w:rsidRDefault="00DB1CBB" w:rsidP="006C4B6D">
      <w:pPr>
        <w:pStyle w:val="Odstavecseseznamem"/>
        <w:numPr>
          <w:ilvl w:val="0"/>
          <w:numId w:val="2"/>
        </w:numPr>
      </w:pPr>
      <w:r w:rsidRPr="002E33C7">
        <w:t xml:space="preserve">Reference </w:t>
      </w:r>
      <w:proofErr w:type="spellStart"/>
      <w:r w:rsidRPr="002E33C7">
        <w:t>Value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Aged</w:t>
      </w:r>
      <w:proofErr w:type="spellEnd"/>
      <w:r w:rsidRPr="002E33C7">
        <w:t xml:space="preserve"> 13–19 </w:t>
      </w:r>
      <w:proofErr w:type="spellStart"/>
      <w:r w:rsidRPr="002E33C7">
        <w:t>Years</w:t>
      </w:r>
      <w:proofErr w:type="spellEnd"/>
      <w:r w:rsidRPr="002E33C7">
        <w:t xml:space="preserve">: </w:t>
      </w:r>
      <w:proofErr w:type="spellStart"/>
      <w:r w:rsidRPr="002E33C7">
        <w:t>Taking</w:t>
      </w:r>
      <w:proofErr w:type="spellEnd"/>
      <w:r w:rsidRPr="002E33C7">
        <w:t xml:space="preserve"> </w:t>
      </w:r>
      <w:proofErr w:type="spellStart"/>
      <w:r w:rsidRPr="002E33C7">
        <w:t>into</w:t>
      </w:r>
      <w:proofErr w:type="spellEnd"/>
      <w:r w:rsidRPr="002E33C7">
        <w:t xml:space="preserve"> </w:t>
      </w:r>
      <w:proofErr w:type="spellStart"/>
      <w:r w:rsidRPr="002E33C7">
        <w:t>Account</w:t>
      </w:r>
      <w:proofErr w:type="spellEnd"/>
      <w:r w:rsidRPr="002E33C7">
        <w:t xml:space="preserve"> </w:t>
      </w:r>
      <w:proofErr w:type="spellStart"/>
      <w:r w:rsidRPr="002E33C7">
        <w:t>Their</w:t>
      </w:r>
      <w:proofErr w:type="spellEnd"/>
      <w:r w:rsidRPr="002E33C7">
        <w:t xml:space="preserve"> </w:t>
      </w:r>
      <w:proofErr w:type="spellStart"/>
      <w:r w:rsidRPr="002E33C7">
        <w:t>Biological</w:t>
      </w:r>
      <w:proofErr w:type="spellEnd"/>
      <w:r w:rsidRPr="002E33C7">
        <w:t xml:space="preserve"> Maturity</w:t>
      </w:r>
    </w:p>
    <w:p w14:paraId="27A21233" w14:textId="79084DCB" w:rsidR="00BF196B" w:rsidRPr="002E33C7" w:rsidRDefault="00BF196B" w:rsidP="006C4B6D">
      <w:pPr>
        <w:pStyle w:val="Odstavecseseznamem"/>
        <w:numPr>
          <w:ilvl w:val="0"/>
          <w:numId w:val="2"/>
        </w:numPr>
      </w:pPr>
      <w:proofErr w:type="spellStart"/>
      <w:r w:rsidRPr="002E33C7">
        <w:t>Field</w:t>
      </w:r>
      <w:proofErr w:type="spellEnd"/>
      <w:r w:rsidRPr="002E33C7">
        <w:t xml:space="preserve"> </w:t>
      </w:r>
      <w:proofErr w:type="spellStart"/>
      <w:r w:rsidRPr="002E33C7">
        <w:t>Tests</w:t>
      </w:r>
      <w:proofErr w:type="spellEnd"/>
      <w:r w:rsidRPr="002E33C7">
        <w:t xml:space="preserve"> </w:t>
      </w:r>
      <w:proofErr w:type="spellStart"/>
      <w:r w:rsidRPr="002E33C7">
        <w:t>of</w:t>
      </w:r>
      <w:proofErr w:type="spellEnd"/>
      <w:r w:rsidRPr="002E33C7">
        <w:t xml:space="preserve"> Performance and </w:t>
      </w:r>
      <w:proofErr w:type="spellStart"/>
      <w:r w:rsidRPr="002E33C7">
        <w:t>Their</w:t>
      </w:r>
      <w:proofErr w:type="spellEnd"/>
      <w:r w:rsidRPr="002E33C7">
        <w:t xml:space="preserve"> </w:t>
      </w:r>
      <w:proofErr w:type="spellStart"/>
      <w:r w:rsidRPr="002E33C7">
        <w:t>Relationship</w:t>
      </w:r>
      <w:proofErr w:type="spellEnd"/>
      <w:r w:rsidRPr="002E33C7">
        <w:t xml:space="preserve"> to Age and </w:t>
      </w:r>
      <w:proofErr w:type="spellStart"/>
      <w:r w:rsidRPr="002E33C7">
        <w:t>Anthropometric</w:t>
      </w:r>
      <w:proofErr w:type="spellEnd"/>
      <w:r w:rsidRPr="002E33C7">
        <w:t xml:space="preserve"> </w:t>
      </w:r>
      <w:proofErr w:type="spellStart"/>
      <w:r w:rsidRPr="002E33C7">
        <w:t>Parameters</w:t>
      </w:r>
      <w:proofErr w:type="spellEnd"/>
      <w:r w:rsidRPr="002E33C7">
        <w:t xml:space="preserve"> in Adolescent </w:t>
      </w:r>
      <w:proofErr w:type="spellStart"/>
      <w:r w:rsidRPr="002E33C7">
        <w:t>Handball</w:t>
      </w:r>
      <w:proofErr w:type="spellEnd"/>
      <w:r w:rsidRPr="002E33C7">
        <w:t xml:space="preserve"> </w:t>
      </w:r>
      <w:proofErr w:type="spellStart"/>
      <w:r w:rsidRPr="002E33C7">
        <w:t>Players</w:t>
      </w:r>
      <w:proofErr w:type="spellEnd"/>
    </w:p>
    <w:p w14:paraId="281881FC" w14:textId="0A19610E" w:rsidR="00323017" w:rsidRPr="002E33C7" w:rsidRDefault="00323017" w:rsidP="006C4B6D">
      <w:pPr>
        <w:pStyle w:val="Odstavecseseznamem"/>
        <w:numPr>
          <w:ilvl w:val="0"/>
          <w:numId w:val="2"/>
        </w:numPr>
      </w:pPr>
      <w:proofErr w:type="spellStart"/>
      <w:r w:rsidRPr="002E33C7">
        <w:t>Mediation</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ge </w:t>
      </w:r>
      <w:proofErr w:type="spellStart"/>
      <w:r w:rsidRPr="002E33C7">
        <w:t>Category</w:t>
      </w:r>
      <w:proofErr w:type="spellEnd"/>
      <w:r w:rsidRPr="002E33C7">
        <w:t xml:space="preserve"> on </w:t>
      </w:r>
      <w:proofErr w:type="spellStart"/>
      <w:r w:rsidRPr="002E33C7">
        <w:t>the</w:t>
      </w:r>
      <w:proofErr w:type="spellEnd"/>
      <w:r w:rsidRPr="002E33C7">
        <w:t xml:space="preserve"> </w:t>
      </w:r>
      <w:proofErr w:type="spellStart"/>
      <w:r w:rsidRPr="002E33C7">
        <w:t>Relationship</w:t>
      </w:r>
      <w:proofErr w:type="spellEnd"/>
      <w:r w:rsidRPr="002E33C7">
        <w:t xml:space="preserve"> </w:t>
      </w:r>
      <w:proofErr w:type="spellStart"/>
      <w:r w:rsidRPr="002E33C7">
        <w:t>between</w:t>
      </w:r>
      <w:proofErr w:type="spellEnd"/>
      <w:r w:rsidRPr="002E33C7">
        <w:t xml:space="preserve"> Body </w:t>
      </w:r>
      <w:proofErr w:type="spellStart"/>
      <w:r w:rsidRPr="002E33C7">
        <w:t>Composition</w:t>
      </w:r>
      <w:proofErr w:type="spellEnd"/>
      <w:r w:rsidRPr="002E33C7">
        <w:t xml:space="preserve"> and </w:t>
      </w:r>
      <w:proofErr w:type="spellStart"/>
      <w:r w:rsidRPr="002E33C7">
        <w:t>the</w:t>
      </w:r>
      <w:proofErr w:type="spellEnd"/>
      <w:r w:rsidRPr="002E33C7">
        <w:t xml:space="preserve"> </w:t>
      </w:r>
      <w:proofErr w:type="spellStart"/>
      <w:r w:rsidRPr="002E33C7">
        <w:t>Physical</w:t>
      </w:r>
      <w:proofErr w:type="spellEnd"/>
      <w:r w:rsidRPr="002E33C7">
        <w:t xml:space="preserve"> Fitness Profile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54BDACEF" w14:textId="31206601" w:rsidR="00065F5E" w:rsidRPr="002E33C7" w:rsidRDefault="00065F5E" w:rsidP="006C4B6D">
      <w:pPr>
        <w:pStyle w:val="Odstavecseseznamem"/>
        <w:numPr>
          <w:ilvl w:val="0"/>
          <w:numId w:val="2"/>
        </w:numPr>
      </w:pPr>
      <w:r w:rsidRPr="002E33C7">
        <w:t xml:space="preserve">A </w:t>
      </w:r>
      <w:proofErr w:type="spellStart"/>
      <w:r w:rsidRPr="002E33C7">
        <w:t>multidisciplinary</w:t>
      </w:r>
      <w:proofErr w:type="spellEnd"/>
      <w:r w:rsidRPr="002E33C7">
        <w:t xml:space="preserve"> </w:t>
      </w:r>
      <w:proofErr w:type="spellStart"/>
      <w:r w:rsidRPr="002E33C7">
        <w:t>identification</w:t>
      </w:r>
      <w:proofErr w:type="spellEnd"/>
      <w:r w:rsidRPr="002E33C7">
        <w:t xml:space="preserve"> model </w:t>
      </w:r>
      <w:proofErr w:type="spellStart"/>
      <w:r w:rsidRPr="002E33C7">
        <w:t>for</w:t>
      </w:r>
      <w:proofErr w:type="spellEnd"/>
      <w:r w:rsidRPr="002E33C7">
        <w:t xml:space="preserve"> </w:t>
      </w:r>
      <w:proofErr w:type="spellStart"/>
      <w:r w:rsidRPr="002E33C7">
        <w:t>youth</w:t>
      </w:r>
      <w:proofErr w:type="spellEnd"/>
      <w:r w:rsidRPr="002E33C7">
        <w:t xml:space="preserve"> </w:t>
      </w:r>
      <w:r w:rsidR="0098706D" w:rsidRPr="002E33C7">
        <w:t>handbal</w:t>
      </w:r>
    </w:p>
    <w:p w14:paraId="0B24E317" w14:textId="715B7D52" w:rsidR="0098706D" w:rsidRPr="002E33C7" w:rsidRDefault="0098706D" w:rsidP="006C4B6D">
      <w:pPr>
        <w:pStyle w:val="Odstavecseseznamem"/>
        <w:numPr>
          <w:ilvl w:val="0"/>
          <w:numId w:val="2"/>
        </w:numPr>
      </w:pPr>
      <w:proofErr w:type="spellStart"/>
      <w:r w:rsidRPr="002E33C7">
        <w:lastRenderedPageBreak/>
        <w:t>Differences</w:t>
      </w:r>
      <w:proofErr w:type="spellEnd"/>
      <w:r w:rsidRPr="002E33C7">
        <w:t xml:space="preserve"> in </w:t>
      </w:r>
      <w:proofErr w:type="spellStart"/>
      <w:r w:rsidRPr="002E33C7">
        <w:t>biological</w:t>
      </w:r>
      <w:proofErr w:type="spellEnd"/>
      <w:r w:rsidRPr="002E33C7">
        <w:t xml:space="preserve"> </w:t>
      </w:r>
      <w:proofErr w:type="spellStart"/>
      <w:r w:rsidRPr="002E33C7">
        <w:t>maturation</w:t>
      </w:r>
      <w:proofErr w:type="spellEnd"/>
      <w:r w:rsidRPr="002E33C7">
        <w:t xml:space="preserve">, </w:t>
      </w:r>
      <w:proofErr w:type="spellStart"/>
      <w:r w:rsidRPr="002E33C7">
        <w:t>anthropometry</w:t>
      </w:r>
      <w:proofErr w:type="spellEnd"/>
      <w:r w:rsidRPr="002E33C7">
        <w:t xml:space="preserve"> and </w:t>
      </w:r>
      <w:proofErr w:type="spellStart"/>
      <w:r w:rsidRPr="002E33C7">
        <w:t>physical</w:t>
      </w:r>
      <w:proofErr w:type="spellEnd"/>
      <w:r w:rsidRPr="002E33C7">
        <w:t xml:space="preserve"> performance </w:t>
      </w:r>
      <w:proofErr w:type="spellStart"/>
      <w:r w:rsidRPr="002E33C7">
        <w:t>between</w:t>
      </w:r>
      <w:proofErr w:type="spellEnd"/>
      <w:r w:rsidRPr="002E33C7">
        <w:t xml:space="preserve"> </w:t>
      </w:r>
      <w:proofErr w:type="spellStart"/>
      <w:r w:rsidRPr="002E33C7">
        <w:t>playing</w:t>
      </w:r>
      <w:proofErr w:type="spellEnd"/>
      <w:r w:rsidRPr="002E33C7">
        <w:t xml:space="preserve"> </w:t>
      </w:r>
      <w:proofErr w:type="spellStart"/>
      <w:r w:rsidRPr="002E33C7">
        <w:t>positions</w:t>
      </w:r>
      <w:proofErr w:type="spellEnd"/>
      <w:r w:rsidRPr="002E33C7">
        <w:t xml:space="preserve"> in </w:t>
      </w:r>
      <w:proofErr w:type="spellStart"/>
      <w:r w:rsidRPr="002E33C7">
        <w:t>youth</w:t>
      </w:r>
      <w:proofErr w:type="spellEnd"/>
      <w:r w:rsidRPr="002E33C7">
        <w:t xml:space="preserve"> team </w:t>
      </w:r>
      <w:r w:rsidR="00457A27" w:rsidRPr="002E33C7">
        <w:t>handbal</w:t>
      </w:r>
    </w:p>
    <w:p w14:paraId="4C749B52" w14:textId="513F3567" w:rsidR="00457A27" w:rsidRPr="002E33C7" w:rsidRDefault="00457A27" w:rsidP="006C4B6D">
      <w:pPr>
        <w:pStyle w:val="Odstavecseseznamem"/>
        <w:numPr>
          <w:ilvl w:val="0"/>
          <w:numId w:val="2"/>
        </w:numPr>
      </w:pPr>
      <w:r w:rsidRPr="002E33C7">
        <w:t xml:space="preserve">Determinant </w:t>
      </w:r>
      <w:proofErr w:type="spellStart"/>
      <w:r w:rsidRPr="002E33C7">
        <w:t>Factors</w:t>
      </w:r>
      <w:proofErr w:type="spellEnd"/>
      <w:r w:rsidRPr="002E33C7">
        <w:t xml:space="preserve"> </w:t>
      </w:r>
      <w:proofErr w:type="spellStart"/>
      <w:r w:rsidRPr="002E33C7">
        <w:t>of</w:t>
      </w:r>
      <w:proofErr w:type="spellEnd"/>
      <w:r w:rsidRPr="002E33C7">
        <w:t xml:space="preserve"> </w:t>
      </w:r>
      <w:proofErr w:type="spellStart"/>
      <w:r w:rsidRPr="002E33C7">
        <w:t>Physical</w:t>
      </w:r>
      <w:proofErr w:type="spellEnd"/>
      <w:r w:rsidRPr="002E33C7">
        <w:t xml:space="preserve"> Performance and </w:t>
      </w:r>
      <w:proofErr w:type="spellStart"/>
      <w:r w:rsidRPr="002E33C7">
        <w:t>Specific</w:t>
      </w:r>
      <w:proofErr w:type="spellEnd"/>
      <w:r w:rsidRPr="002E33C7">
        <w:t xml:space="preserve"> </w:t>
      </w:r>
      <w:proofErr w:type="spellStart"/>
      <w:r w:rsidRPr="002E33C7">
        <w:t>Throwing</w:t>
      </w:r>
      <w:proofErr w:type="spellEnd"/>
      <w:r w:rsidRPr="002E33C7">
        <w:t xml:space="preserve"> in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of</w:t>
      </w:r>
      <w:proofErr w:type="spellEnd"/>
      <w:r w:rsidRPr="002E33C7">
        <w:t xml:space="preserve"> </w:t>
      </w:r>
      <w:proofErr w:type="spellStart"/>
      <w:r w:rsidRPr="002E33C7">
        <w:t>Different</w:t>
      </w:r>
      <w:proofErr w:type="spellEnd"/>
      <w:r w:rsidRPr="002E33C7">
        <w:t xml:space="preserve"> </w:t>
      </w:r>
      <w:proofErr w:type="spellStart"/>
      <w:r w:rsidRPr="002E33C7">
        <w:t>Ages</w:t>
      </w:r>
      <w:proofErr w:type="spellEnd"/>
    </w:p>
    <w:p w14:paraId="18C6909E" w14:textId="3823B983" w:rsidR="00A87BDC" w:rsidRPr="002E33C7" w:rsidRDefault="00A87BDC" w:rsidP="006C4B6D">
      <w:pPr>
        <w:pStyle w:val="Odstavecseseznamem"/>
        <w:numPr>
          <w:ilvl w:val="0"/>
          <w:numId w:val="2"/>
        </w:numPr>
      </w:pPr>
      <w:r w:rsidRPr="002E33C7">
        <w:t xml:space="preserve">A </w:t>
      </w:r>
      <w:proofErr w:type="spellStart"/>
      <w:r w:rsidRPr="002E33C7">
        <w:t>longitudinal</w:t>
      </w:r>
      <w:proofErr w:type="spellEnd"/>
      <w:r w:rsidRPr="002E33C7">
        <w:t xml:space="preserve"> study </w:t>
      </w:r>
      <w:proofErr w:type="spellStart"/>
      <w:r w:rsidRPr="002E33C7">
        <w:t>of</w:t>
      </w:r>
      <w:proofErr w:type="spellEnd"/>
      <w:r w:rsidRPr="002E33C7">
        <w:t xml:space="preserve"> </w:t>
      </w:r>
      <w:proofErr w:type="spellStart"/>
      <w:r w:rsidRPr="002E33C7">
        <w:t>multidimensional</w:t>
      </w:r>
      <w:proofErr w:type="spellEnd"/>
      <w:r w:rsidRPr="002E33C7">
        <w:t xml:space="preserve"> performance </w:t>
      </w:r>
      <w:proofErr w:type="spellStart"/>
      <w:r w:rsidRPr="002E33C7">
        <w:t>characteristics</w:t>
      </w:r>
      <w:proofErr w:type="spellEnd"/>
      <w:r w:rsidRPr="002E33C7">
        <w:t xml:space="preserve"> </w:t>
      </w:r>
      <w:proofErr w:type="spellStart"/>
      <w:r w:rsidRPr="002E33C7">
        <w:t>related</w:t>
      </w:r>
      <w:proofErr w:type="spellEnd"/>
      <w:r w:rsidRPr="002E33C7">
        <w:t xml:space="preserve"> to </w:t>
      </w:r>
      <w:proofErr w:type="spellStart"/>
      <w:r w:rsidRPr="002E33C7">
        <w:t>physical</w:t>
      </w:r>
      <w:proofErr w:type="spellEnd"/>
      <w:r w:rsidRPr="002E33C7">
        <w:t xml:space="preserve"> </w:t>
      </w:r>
      <w:proofErr w:type="spellStart"/>
      <w:r w:rsidRPr="002E33C7">
        <w:t>capacities</w:t>
      </w:r>
      <w:proofErr w:type="spellEnd"/>
      <w:r w:rsidRPr="002E33C7">
        <w:t xml:space="preserve"> in </w:t>
      </w:r>
      <w:proofErr w:type="spellStart"/>
      <w:r w:rsidRPr="002E33C7">
        <w:t>youth</w:t>
      </w:r>
      <w:proofErr w:type="spellEnd"/>
      <w:r w:rsidRPr="002E33C7">
        <w:t xml:space="preserve"> </w:t>
      </w:r>
      <w:r w:rsidR="0055612B" w:rsidRPr="002E33C7">
        <w:t>handbal</w:t>
      </w:r>
    </w:p>
    <w:p w14:paraId="2ABD4AC3" w14:textId="3BACF1DF" w:rsidR="0055612B" w:rsidRPr="002E33C7" w:rsidRDefault="0055612B" w:rsidP="006C4B6D">
      <w:pPr>
        <w:pStyle w:val="Odstavecseseznamem"/>
        <w:numPr>
          <w:ilvl w:val="0"/>
          <w:numId w:val="2"/>
        </w:numPr>
      </w:pPr>
      <w:proofErr w:type="spellStart"/>
      <w:r w:rsidRPr="002E33C7">
        <w:t>Physical</w:t>
      </w:r>
      <w:proofErr w:type="spellEnd"/>
      <w:r w:rsidRPr="002E33C7">
        <w:t xml:space="preserve"> Fitness and </w:t>
      </w:r>
      <w:proofErr w:type="spellStart"/>
      <w:r w:rsidRPr="002E33C7">
        <w:t>Anthropometric</w:t>
      </w:r>
      <w:proofErr w:type="spellEnd"/>
      <w:r w:rsidRPr="002E33C7">
        <w:t xml:space="preserve"> </w:t>
      </w:r>
      <w:proofErr w:type="spellStart"/>
      <w:r w:rsidRPr="002E33C7">
        <w:t>Characteristics</w:t>
      </w:r>
      <w:proofErr w:type="spellEnd"/>
      <w:r w:rsidRPr="002E33C7">
        <w:t xml:space="preserve"> in </w:t>
      </w:r>
      <w:proofErr w:type="spellStart"/>
      <w:r w:rsidRPr="002E33C7">
        <w:t>Different</w:t>
      </w:r>
      <w:proofErr w:type="spellEnd"/>
      <w:r w:rsidRPr="002E33C7">
        <w:t xml:space="preserve"> </w:t>
      </w:r>
      <w:proofErr w:type="spellStart"/>
      <w:r w:rsidRPr="002E33C7">
        <w:t>Levels</w:t>
      </w:r>
      <w:proofErr w:type="spellEnd"/>
      <w:r w:rsidRPr="002E33C7">
        <w:t xml:space="preserve"> </w:t>
      </w:r>
      <w:proofErr w:type="spellStart"/>
      <w:r w:rsidRPr="002E33C7">
        <w:t>of</w:t>
      </w:r>
      <w:proofErr w:type="spellEnd"/>
      <w:r w:rsidRPr="002E33C7">
        <w:t xml:space="preserve"> </w:t>
      </w:r>
      <w:proofErr w:type="spellStart"/>
      <w:r w:rsidRPr="002E33C7">
        <w:t>Young</w:t>
      </w:r>
      <w:proofErr w:type="spellEnd"/>
      <w:r w:rsidRPr="002E33C7">
        <w:t xml:space="preserve"> Team </w:t>
      </w:r>
      <w:proofErr w:type="spellStart"/>
      <w:r w:rsidRPr="002E33C7">
        <w:t>Handball</w:t>
      </w:r>
      <w:proofErr w:type="spellEnd"/>
      <w:r w:rsidRPr="002E33C7">
        <w:t xml:space="preserve"> </w:t>
      </w:r>
      <w:proofErr w:type="spellStart"/>
      <w:r w:rsidRPr="002E33C7">
        <w:t>Players</w:t>
      </w:r>
      <w:proofErr w:type="spellEnd"/>
    </w:p>
    <w:p w14:paraId="72CCD364" w14:textId="47FFBCEE" w:rsidR="00660B33" w:rsidRPr="002E33C7" w:rsidRDefault="00660B33" w:rsidP="006C4B6D">
      <w:pPr>
        <w:pStyle w:val="Odstavecseseznamem"/>
        <w:numPr>
          <w:ilvl w:val="0"/>
          <w:numId w:val="2"/>
        </w:numPr>
      </w:pPr>
      <w:proofErr w:type="spellStart"/>
      <w:r w:rsidRPr="002E33C7">
        <w:t>Anthropometric</w:t>
      </w:r>
      <w:proofErr w:type="spellEnd"/>
      <w:r w:rsidRPr="002E33C7">
        <w:t xml:space="preserve"> and </w:t>
      </w:r>
      <w:proofErr w:type="spellStart"/>
      <w:r w:rsidRPr="002E33C7">
        <w:t>Physical</w:t>
      </w:r>
      <w:proofErr w:type="spellEnd"/>
      <w:r w:rsidRPr="002E33C7">
        <w:t xml:space="preserve"> Performance </w:t>
      </w:r>
      <w:proofErr w:type="spellStart"/>
      <w:r w:rsidRPr="002E33C7">
        <w:t>of</w:t>
      </w:r>
      <w:proofErr w:type="spellEnd"/>
      <w:r w:rsidRPr="002E33C7">
        <w:t xml:space="preserve">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r w:rsidRPr="002E33C7">
        <w:t xml:space="preserve">: </w:t>
      </w:r>
      <w:proofErr w:type="spellStart"/>
      <w:r w:rsidRPr="002E33C7">
        <w:t>The</w:t>
      </w:r>
      <w:proofErr w:type="spellEnd"/>
      <w:r w:rsidRPr="002E33C7">
        <w:t xml:space="preserve"> Role </w:t>
      </w:r>
      <w:proofErr w:type="spellStart"/>
      <w:r w:rsidRPr="002E33C7">
        <w:t>of</w:t>
      </w:r>
      <w:proofErr w:type="spellEnd"/>
      <w:r w:rsidRPr="002E33C7">
        <w:t xml:space="preserve"> </w:t>
      </w:r>
      <w:proofErr w:type="spellStart"/>
      <w:r w:rsidRPr="002E33C7">
        <w:t>the</w:t>
      </w:r>
      <w:proofErr w:type="spellEnd"/>
      <w:r w:rsidRPr="002E33C7">
        <w:t xml:space="preserve"> </w:t>
      </w:r>
      <w:proofErr w:type="spellStart"/>
      <w:r w:rsidRPr="002E33C7">
        <w:t>Relative</w:t>
      </w:r>
      <w:proofErr w:type="spellEnd"/>
      <w:r w:rsidRPr="002E33C7">
        <w:t xml:space="preserve"> Age</w:t>
      </w:r>
    </w:p>
    <w:p w14:paraId="7A99C0E1" w14:textId="52737FB4" w:rsidR="00B05E5A" w:rsidRPr="002E33C7" w:rsidRDefault="00B05E5A" w:rsidP="006C4B6D">
      <w:pPr>
        <w:pStyle w:val="Odstavecseseznamem"/>
        <w:numPr>
          <w:ilvl w:val="0"/>
          <w:numId w:val="2"/>
        </w:numPr>
      </w:pPr>
      <w:proofErr w:type="spellStart"/>
      <w:r w:rsidRPr="002E33C7">
        <w:t>Physical</w:t>
      </w:r>
      <w:proofErr w:type="spellEnd"/>
      <w:r w:rsidRPr="002E33C7">
        <w:t xml:space="preserve"> </w:t>
      </w:r>
      <w:proofErr w:type="spellStart"/>
      <w:r w:rsidRPr="002E33C7">
        <w:t>Characteristics</w:t>
      </w:r>
      <w:proofErr w:type="spellEnd"/>
      <w:r w:rsidRPr="002E33C7">
        <w:t xml:space="preserve"> and </w:t>
      </w:r>
      <w:proofErr w:type="spellStart"/>
      <w:r w:rsidRPr="002E33C7">
        <w:t>Abilities</w:t>
      </w:r>
      <w:proofErr w:type="spellEnd"/>
      <w:r w:rsidRPr="002E33C7">
        <w:t xml:space="preserve"> </w:t>
      </w:r>
      <w:proofErr w:type="spellStart"/>
      <w:r w:rsidRPr="002E33C7">
        <w:t>of</w:t>
      </w:r>
      <w:proofErr w:type="spellEnd"/>
      <w:r w:rsidRPr="002E33C7">
        <w:t xml:space="preserve"> Junior </w:t>
      </w:r>
      <w:proofErr w:type="spellStart"/>
      <w:r w:rsidRPr="002E33C7">
        <w:t>Elite</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434D6E23" w14:textId="7E07FC86" w:rsidR="009A4EFC" w:rsidRPr="002E33C7" w:rsidRDefault="009A4EFC" w:rsidP="006C4B6D">
      <w:pPr>
        <w:pStyle w:val="Odstavecseseznamem"/>
        <w:numPr>
          <w:ilvl w:val="0"/>
          <w:numId w:val="2"/>
        </w:numPr>
      </w:pPr>
      <w:proofErr w:type="spellStart"/>
      <w:r w:rsidRPr="002E33C7">
        <w:t>The</w:t>
      </w:r>
      <w:proofErr w:type="spellEnd"/>
      <w:r w:rsidRPr="002E33C7">
        <w:t xml:space="preserve"> </w:t>
      </w:r>
      <w:proofErr w:type="spellStart"/>
      <w:r w:rsidRPr="002E33C7">
        <w:t>effect</w:t>
      </w:r>
      <w:proofErr w:type="spellEnd"/>
      <w:r w:rsidRPr="002E33C7">
        <w:t xml:space="preserve"> </w:t>
      </w:r>
      <w:proofErr w:type="spellStart"/>
      <w:r w:rsidRPr="002E33C7">
        <w:t>of</w:t>
      </w:r>
      <w:proofErr w:type="spellEnd"/>
      <w:r w:rsidRPr="002E33C7">
        <w:t xml:space="preserve"> a </w:t>
      </w:r>
      <w:proofErr w:type="spellStart"/>
      <w:r w:rsidRPr="002E33C7">
        <w:t>sand</w:t>
      </w:r>
      <w:proofErr w:type="spellEnd"/>
      <w:r w:rsidRPr="002E33C7">
        <w:t xml:space="preserve"> </w:t>
      </w:r>
      <w:proofErr w:type="spellStart"/>
      <w:r w:rsidRPr="002E33C7">
        <w:t>surface</w:t>
      </w:r>
      <w:proofErr w:type="spellEnd"/>
      <w:r w:rsidRPr="002E33C7">
        <w:t xml:space="preserve"> on </w:t>
      </w:r>
      <w:proofErr w:type="spellStart"/>
      <w:r w:rsidRPr="002E33C7">
        <w:t>physical</w:t>
      </w:r>
      <w:proofErr w:type="spellEnd"/>
      <w:r w:rsidRPr="002E33C7">
        <w:t xml:space="preserve"> performance </w:t>
      </w:r>
      <w:proofErr w:type="spellStart"/>
      <w:r w:rsidRPr="002E33C7">
        <w:t>responses</w:t>
      </w:r>
      <w:proofErr w:type="spellEnd"/>
      <w:r w:rsidRPr="002E33C7">
        <w:t xml:space="preserve"> </w:t>
      </w:r>
      <w:proofErr w:type="spellStart"/>
      <w:r w:rsidRPr="002E33C7">
        <w:t>of</w:t>
      </w:r>
      <w:proofErr w:type="spellEnd"/>
      <w:r w:rsidRPr="002E33C7">
        <w:t xml:space="preserve"> junior male </w:t>
      </w:r>
      <w:proofErr w:type="spellStart"/>
      <w:r w:rsidRPr="002E33C7">
        <w:t>handball</w:t>
      </w:r>
      <w:proofErr w:type="spellEnd"/>
      <w:r w:rsidRPr="002E33C7">
        <w:t xml:space="preserve"> </w:t>
      </w:r>
      <w:proofErr w:type="spellStart"/>
      <w:r w:rsidRPr="002E33C7">
        <w:t>players</w:t>
      </w:r>
      <w:proofErr w:type="spellEnd"/>
      <w:r w:rsidRPr="002E33C7">
        <w:t xml:space="preserve"> to </w:t>
      </w:r>
      <w:proofErr w:type="spellStart"/>
      <w:r w:rsidRPr="002E33C7">
        <w:t>plyometric</w:t>
      </w:r>
      <w:proofErr w:type="spellEnd"/>
      <w:r w:rsidRPr="002E33C7">
        <w:t xml:space="preserve"> </w:t>
      </w:r>
      <w:proofErr w:type="spellStart"/>
      <w:r w:rsidRPr="002E33C7">
        <w:t>training</w:t>
      </w:r>
      <w:proofErr w:type="spellEnd"/>
    </w:p>
    <w:p w14:paraId="103F7AB4" w14:textId="0656C8DC" w:rsidR="00A45F8A" w:rsidRPr="002E33C7" w:rsidRDefault="00A45F8A" w:rsidP="006C4B6D">
      <w:pPr>
        <w:pStyle w:val="Odstavecseseznamem"/>
        <w:numPr>
          <w:ilvl w:val="0"/>
          <w:numId w:val="2"/>
        </w:numPr>
      </w:pPr>
      <w:proofErr w:type="spellStart"/>
      <w:r w:rsidRPr="002E33C7">
        <w:t>Playing</w:t>
      </w:r>
      <w:proofErr w:type="spellEnd"/>
      <w:r w:rsidRPr="002E33C7">
        <w:t xml:space="preserve"> level and </w:t>
      </w:r>
      <w:proofErr w:type="spellStart"/>
      <w:r w:rsidRPr="002E33C7">
        <w:t>playing</w:t>
      </w:r>
      <w:proofErr w:type="spellEnd"/>
      <w:r w:rsidRPr="002E33C7">
        <w:t xml:space="preserve"> </w:t>
      </w:r>
      <w:proofErr w:type="spellStart"/>
      <w:r w:rsidRPr="002E33C7">
        <w:t>position</w:t>
      </w:r>
      <w:proofErr w:type="spellEnd"/>
      <w:r w:rsidRPr="002E33C7">
        <w:t xml:space="preserve"> </w:t>
      </w:r>
      <w:proofErr w:type="spellStart"/>
      <w:r w:rsidRPr="002E33C7">
        <w:t>differences</w:t>
      </w:r>
      <w:proofErr w:type="spellEnd"/>
      <w:r w:rsidRPr="002E33C7">
        <w:t xml:space="preserv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physical</w:t>
      </w:r>
      <w:proofErr w:type="spellEnd"/>
      <w:r w:rsidRPr="002E33C7">
        <w:t xml:space="preserve"> fitness </w:t>
      </w:r>
      <w:proofErr w:type="spellStart"/>
      <w:r w:rsidRPr="002E33C7">
        <w:t>characteristic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646CA7E6" w14:textId="2F141084" w:rsidR="000E093B" w:rsidRPr="002E33C7" w:rsidRDefault="000E093B"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w:t>
      </w:r>
      <w:proofErr w:type="spellStart"/>
      <w:r w:rsidRPr="002E33C7">
        <w:t>Interlimb</w:t>
      </w:r>
      <w:proofErr w:type="spellEnd"/>
      <w:r w:rsidRPr="002E33C7">
        <w:t xml:space="preserve"> </w:t>
      </w:r>
      <w:proofErr w:type="spellStart"/>
      <w:r w:rsidRPr="002E33C7">
        <w:t>Asymmetries</w:t>
      </w:r>
      <w:proofErr w:type="spellEnd"/>
      <w:r w:rsidRPr="002E33C7">
        <w:t xml:space="preserve"> and Speed and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Speed in </w:t>
      </w:r>
      <w:proofErr w:type="spellStart"/>
      <w:r w:rsidRPr="002E33C7">
        <w:t>Youth</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6FD90548" w14:textId="06DC8811" w:rsidR="000F19E4" w:rsidRPr="002E33C7" w:rsidRDefault="00275A07" w:rsidP="006C4B6D">
      <w:pPr>
        <w:pStyle w:val="Odstavecseseznamem"/>
        <w:numPr>
          <w:ilvl w:val="0"/>
          <w:numId w:val="2"/>
        </w:numPr>
      </w:pPr>
      <w:r w:rsidRPr="002E33C7">
        <w:t xml:space="preserve">A </w:t>
      </w:r>
      <w:proofErr w:type="spellStart"/>
      <w:r w:rsidRPr="002E33C7">
        <w:t>comparative</w:t>
      </w:r>
      <w:proofErr w:type="spellEnd"/>
      <w:r w:rsidRPr="002E33C7">
        <w:t xml:space="preserve"> study </w:t>
      </w:r>
      <w:proofErr w:type="spellStart"/>
      <w:r w:rsidRPr="002E33C7">
        <w:t>between</w:t>
      </w:r>
      <w:proofErr w:type="spellEnd"/>
      <w:r w:rsidRPr="002E33C7">
        <w:t xml:space="preserve"> </w:t>
      </w:r>
      <w:proofErr w:type="spellStart"/>
      <w:r w:rsidRPr="002E33C7">
        <w:t>talented</w:t>
      </w:r>
      <w:proofErr w:type="spellEnd"/>
      <w:r w:rsidRPr="002E33C7">
        <w:t xml:space="preserve"> </w:t>
      </w:r>
      <w:proofErr w:type="spellStart"/>
      <w:r w:rsidRPr="002E33C7">
        <w:t>young</w:t>
      </w:r>
      <w:proofErr w:type="spellEnd"/>
      <w:r w:rsidRPr="002E33C7">
        <w:t xml:space="preserve"> </w:t>
      </w:r>
      <w:proofErr w:type="spellStart"/>
      <w:r w:rsidRPr="002E33C7">
        <w:t>Greek</w:t>
      </w:r>
      <w:proofErr w:type="spellEnd"/>
      <w:r w:rsidRPr="002E33C7">
        <w:t xml:space="preserve"> and German </w:t>
      </w:r>
      <w:proofErr w:type="spellStart"/>
      <w:r w:rsidRPr="002E33C7">
        <w:t>handball</w:t>
      </w:r>
      <w:proofErr w:type="spellEnd"/>
      <w:r w:rsidRPr="002E33C7">
        <w:t xml:space="preserve"> </w:t>
      </w:r>
      <w:proofErr w:type="spellStart"/>
      <w:r w:rsidRPr="002E33C7">
        <w:t>players</w:t>
      </w:r>
      <w:proofErr w:type="spellEnd"/>
      <w:r w:rsidRPr="002E33C7">
        <w:t xml:space="preserve"> in </w:t>
      </w:r>
      <w:proofErr w:type="spellStart"/>
      <w:r w:rsidRPr="002E33C7">
        <w:t>some</w:t>
      </w:r>
      <w:proofErr w:type="spellEnd"/>
      <w:r w:rsidRPr="002E33C7">
        <w:t xml:space="preserve"> </w:t>
      </w:r>
      <w:proofErr w:type="spellStart"/>
      <w:r w:rsidRPr="002E33C7">
        <w:t>physical</w:t>
      </w:r>
      <w:proofErr w:type="spellEnd"/>
      <w:r w:rsidRPr="002E33C7">
        <w:t xml:space="preserve"> and </w:t>
      </w:r>
      <w:proofErr w:type="spellStart"/>
      <w:r w:rsidRPr="002E33C7">
        <w:t>anthropometric</w:t>
      </w:r>
      <w:proofErr w:type="spellEnd"/>
      <w:r w:rsidRPr="002E33C7">
        <w:t xml:space="preserve"> </w:t>
      </w:r>
      <w:proofErr w:type="spellStart"/>
      <w:r w:rsidRPr="002E33C7">
        <w:t>characteristics</w:t>
      </w:r>
      <w:proofErr w:type="spellEnd"/>
    </w:p>
    <w:p w14:paraId="02444F62" w14:textId="447E916A" w:rsidR="003D0FBB" w:rsidRPr="002E33C7" w:rsidRDefault="003D0FBB" w:rsidP="006C4B6D">
      <w:pPr>
        <w:pStyle w:val="Odstavecseseznamem"/>
        <w:numPr>
          <w:ilvl w:val="0"/>
          <w:numId w:val="2"/>
        </w:numPr>
      </w:pPr>
      <w:proofErr w:type="spellStart"/>
      <w:r w:rsidRPr="002E33C7">
        <w:t>Generic</w:t>
      </w:r>
      <w:proofErr w:type="spellEnd"/>
      <w:r w:rsidRPr="002E33C7">
        <w:t xml:space="preserve"> </w:t>
      </w:r>
      <w:proofErr w:type="spellStart"/>
      <w:r w:rsidRPr="002E33C7">
        <w:t>anthropometric</w:t>
      </w:r>
      <w:proofErr w:type="spellEnd"/>
      <w:r w:rsidRPr="002E33C7">
        <w:t xml:space="preserve"> and performance </w:t>
      </w:r>
      <w:proofErr w:type="spellStart"/>
      <w:r w:rsidRPr="002E33C7">
        <w:t>characteristics</w:t>
      </w:r>
      <w:proofErr w:type="spellEnd"/>
      <w:r w:rsidRPr="002E33C7">
        <w:t xml:space="preserve"> </w:t>
      </w:r>
      <w:proofErr w:type="spellStart"/>
      <w:r w:rsidRPr="002E33C7">
        <w:t>among</w:t>
      </w:r>
      <w:proofErr w:type="spellEnd"/>
      <w:r w:rsidRPr="002E33C7">
        <w:t xml:space="preserve"> </w:t>
      </w:r>
      <w:proofErr w:type="spellStart"/>
      <w:r w:rsidRPr="002E33C7">
        <w:t>elite</w:t>
      </w:r>
      <w:proofErr w:type="spellEnd"/>
      <w:r w:rsidRPr="002E33C7">
        <w:t xml:space="preserve"> adolescent </w:t>
      </w:r>
      <w:proofErr w:type="spellStart"/>
      <w:r w:rsidRPr="002E33C7">
        <w:t>boys</w:t>
      </w:r>
      <w:proofErr w:type="spellEnd"/>
      <w:r w:rsidRPr="002E33C7">
        <w:t xml:space="preserve"> in </w:t>
      </w:r>
      <w:proofErr w:type="spellStart"/>
      <w:r w:rsidRPr="002E33C7">
        <w:t>nine</w:t>
      </w:r>
      <w:proofErr w:type="spellEnd"/>
      <w:r w:rsidRPr="002E33C7">
        <w:t xml:space="preserve"> </w:t>
      </w:r>
      <w:proofErr w:type="spellStart"/>
      <w:r w:rsidRPr="002E33C7">
        <w:t>different</w:t>
      </w:r>
      <w:proofErr w:type="spellEnd"/>
      <w:r w:rsidRPr="002E33C7">
        <w:t xml:space="preserve"> </w:t>
      </w:r>
      <w:proofErr w:type="spellStart"/>
      <w:r w:rsidRPr="002E33C7">
        <w:t>sports</w:t>
      </w:r>
      <w:proofErr w:type="spellEnd"/>
    </w:p>
    <w:p w14:paraId="219C4900" w14:textId="5C719AB6" w:rsidR="00F57379" w:rsidRPr="002E33C7" w:rsidRDefault="00F57379" w:rsidP="006C4B6D">
      <w:pPr>
        <w:pStyle w:val="Odstavecseseznamem"/>
        <w:numPr>
          <w:ilvl w:val="0"/>
          <w:numId w:val="2"/>
        </w:numPr>
      </w:pPr>
      <w:proofErr w:type="spellStart"/>
      <w:r w:rsidRPr="002E33C7">
        <w:t>Anthropometric</w:t>
      </w:r>
      <w:proofErr w:type="spellEnd"/>
      <w:r w:rsidRPr="002E33C7">
        <w:t xml:space="preserve"> </w:t>
      </w:r>
      <w:proofErr w:type="spellStart"/>
      <w:r w:rsidRPr="002E33C7">
        <w:t>analysis</w:t>
      </w:r>
      <w:proofErr w:type="spellEnd"/>
      <w:r w:rsidRPr="002E33C7">
        <w:t xml:space="preserve"> and performance </w:t>
      </w:r>
      <w:proofErr w:type="spellStart"/>
      <w:r w:rsidRPr="002E33C7">
        <w:t>characteristics</w:t>
      </w:r>
      <w:proofErr w:type="spellEnd"/>
      <w:r w:rsidRPr="002E33C7">
        <w:t xml:space="preserve"> to </w:t>
      </w:r>
      <w:proofErr w:type="spellStart"/>
      <w:r w:rsidRPr="002E33C7">
        <w:t>predict</w:t>
      </w:r>
      <w:proofErr w:type="spellEnd"/>
      <w:r w:rsidRPr="002E33C7">
        <w:t xml:space="preserve"> </w:t>
      </w:r>
      <w:proofErr w:type="spellStart"/>
      <w:r w:rsidRPr="002E33C7">
        <w:t>selection</w:t>
      </w:r>
      <w:proofErr w:type="spellEnd"/>
      <w:r w:rsidRPr="002E33C7">
        <w:t xml:space="preserve"> in </w:t>
      </w:r>
      <w:proofErr w:type="spellStart"/>
      <w:r w:rsidRPr="002E33C7">
        <w:t>young</w:t>
      </w:r>
      <w:proofErr w:type="spellEnd"/>
      <w:r w:rsidRPr="002E33C7">
        <w:t xml:space="preserve"> male and </w:t>
      </w:r>
      <w:proofErr w:type="spellStart"/>
      <w:r w:rsidRPr="002E33C7">
        <w:t>female</w:t>
      </w:r>
      <w:proofErr w:type="spellEnd"/>
      <w:r w:rsidRPr="002E33C7">
        <w:t xml:space="preserve"> </w:t>
      </w:r>
      <w:proofErr w:type="spellStart"/>
      <w:r w:rsidRPr="002E33C7">
        <w:t>handball</w:t>
      </w:r>
      <w:proofErr w:type="spellEnd"/>
      <w:r w:rsidRPr="002E33C7">
        <w:t xml:space="preserve"> </w:t>
      </w:r>
      <w:proofErr w:type="spellStart"/>
      <w:r w:rsidRPr="002E33C7">
        <w:t>players</w:t>
      </w:r>
      <w:proofErr w:type="spellEnd"/>
    </w:p>
    <w:p w14:paraId="1154BB96" w14:textId="2DE69CA8" w:rsidR="00E95693" w:rsidRPr="002E33C7" w:rsidRDefault="00E95693" w:rsidP="006C4B6D">
      <w:pPr>
        <w:pStyle w:val="Odstavecseseznamem"/>
        <w:numPr>
          <w:ilvl w:val="0"/>
          <w:numId w:val="2"/>
        </w:numPr>
      </w:pPr>
      <w:proofErr w:type="spellStart"/>
      <w:r w:rsidRPr="002E33C7">
        <w:t>The</w:t>
      </w:r>
      <w:proofErr w:type="spellEnd"/>
      <w:r w:rsidRPr="002E33C7">
        <w:t xml:space="preserve"> Use </w:t>
      </w:r>
      <w:proofErr w:type="spellStart"/>
      <w:r w:rsidRPr="002E33C7">
        <w:t>of</w:t>
      </w:r>
      <w:proofErr w:type="spellEnd"/>
      <w:r w:rsidRPr="002E33C7">
        <w:t xml:space="preserve"> </w:t>
      </w:r>
      <w:proofErr w:type="spellStart"/>
      <w:r w:rsidRPr="002E33C7">
        <w:t>Anthropometric</w:t>
      </w:r>
      <w:proofErr w:type="spellEnd"/>
      <w:r w:rsidRPr="002E33C7">
        <w:t xml:space="preserve"> and </w:t>
      </w:r>
      <w:proofErr w:type="spellStart"/>
      <w:r w:rsidRPr="002E33C7">
        <w:t>Skill</w:t>
      </w:r>
      <w:proofErr w:type="spellEnd"/>
      <w:r w:rsidRPr="002E33C7">
        <w:t xml:space="preserve"> Data to </w:t>
      </w:r>
      <w:proofErr w:type="spellStart"/>
      <w:r w:rsidRPr="002E33C7">
        <w:t>Identify</w:t>
      </w:r>
      <w:proofErr w:type="spellEnd"/>
      <w:r w:rsidRPr="002E33C7">
        <w:t xml:space="preserve"> </w:t>
      </w:r>
      <w:proofErr w:type="spellStart"/>
      <w:r w:rsidRPr="002E33C7">
        <w:t>Talented</w:t>
      </w:r>
      <w:proofErr w:type="spellEnd"/>
      <w:r w:rsidRPr="002E33C7">
        <w:t xml:space="preserve"> Adolescent Team </w:t>
      </w:r>
      <w:proofErr w:type="spellStart"/>
      <w:r w:rsidRPr="002E33C7">
        <w:t>Handball</w:t>
      </w:r>
      <w:proofErr w:type="spellEnd"/>
      <w:r w:rsidRPr="002E33C7">
        <w:t xml:space="preserve"> </w:t>
      </w:r>
      <w:proofErr w:type="spellStart"/>
      <w:r w:rsidRPr="002E33C7">
        <w:t>Athletes</w:t>
      </w:r>
      <w:proofErr w:type="spellEnd"/>
    </w:p>
    <w:p w14:paraId="0D4439B4" w14:textId="6B4339D7" w:rsidR="00313624" w:rsidRPr="002E33C7" w:rsidRDefault="00313624" w:rsidP="006C4B6D">
      <w:pPr>
        <w:pStyle w:val="Odstavecseseznamem"/>
        <w:numPr>
          <w:ilvl w:val="0"/>
          <w:numId w:val="2"/>
        </w:numPr>
      </w:pPr>
      <w:proofErr w:type="spellStart"/>
      <w:r w:rsidRPr="002E33C7">
        <w:t>Relationship</w:t>
      </w:r>
      <w:proofErr w:type="spellEnd"/>
      <w:r w:rsidRPr="002E33C7">
        <w:t xml:space="preserve"> </w:t>
      </w:r>
      <w:proofErr w:type="spellStart"/>
      <w:r w:rsidRPr="002E33C7">
        <w:t>between</w:t>
      </w:r>
      <w:proofErr w:type="spellEnd"/>
      <w:r w:rsidRPr="002E33C7">
        <w:t xml:space="preserve"> speed, </w:t>
      </w:r>
      <w:proofErr w:type="spellStart"/>
      <w:r w:rsidRPr="002E33C7">
        <w:t>strength</w:t>
      </w:r>
      <w:proofErr w:type="spellEnd"/>
      <w:r w:rsidRPr="002E33C7">
        <w:t xml:space="preserve"> and jumping </w:t>
      </w:r>
      <w:proofErr w:type="spellStart"/>
      <w:r w:rsidRPr="002E33C7">
        <w:t>abilities</w:t>
      </w:r>
      <w:proofErr w:type="spellEnd"/>
      <w:r w:rsidRPr="002E33C7">
        <w:t xml:space="preserve"> in </w:t>
      </w:r>
      <w:proofErr w:type="spellStart"/>
      <w:r w:rsidRPr="002E33C7">
        <w:t>elite</w:t>
      </w:r>
      <w:proofErr w:type="spellEnd"/>
      <w:r w:rsidRPr="002E33C7">
        <w:t xml:space="preserve"> junior </w:t>
      </w:r>
      <w:proofErr w:type="spellStart"/>
      <w:r w:rsidRPr="002E33C7">
        <w:t>handball</w:t>
      </w:r>
      <w:proofErr w:type="spellEnd"/>
      <w:r w:rsidRPr="002E33C7">
        <w:t xml:space="preserve"> </w:t>
      </w:r>
      <w:proofErr w:type="spellStart"/>
      <w:r w:rsidRPr="002E33C7">
        <w:t>players</w:t>
      </w:r>
      <w:proofErr w:type="spellEnd"/>
    </w:p>
    <w:p w14:paraId="49A92B8A" w14:textId="40FFC269" w:rsidR="00B56894" w:rsidRPr="004402D4" w:rsidRDefault="00B56894" w:rsidP="006C4B6D">
      <w:pPr>
        <w:pStyle w:val="Odstavecseseznamem"/>
        <w:numPr>
          <w:ilvl w:val="0"/>
          <w:numId w:val="2"/>
        </w:numPr>
      </w:pPr>
      <w:r w:rsidRPr="002E33C7">
        <w:t>Jumping-</w:t>
      </w:r>
      <w:proofErr w:type="spellStart"/>
      <w:r w:rsidRPr="002E33C7">
        <w:t>based</w:t>
      </w:r>
      <w:proofErr w:type="spellEnd"/>
      <w:r w:rsidRPr="002E33C7">
        <w:t xml:space="preserve"> </w:t>
      </w:r>
      <w:proofErr w:type="spellStart"/>
      <w:r w:rsidRPr="002E33C7">
        <w:t>Asymmetries</w:t>
      </w:r>
      <w:proofErr w:type="spellEnd"/>
      <w:r w:rsidRPr="002E33C7">
        <w:t xml:space="preserve"> are </w:t>
      </w:r>
      <w:proofErr w:type="spellStart"/>
      <w:r w:rsidRPr="002E33C7">
        <w:t>Negatively</w:t>
      </w:r>
      <w:proofErr w:type="spellEnd"/>
      <w:r w:rsidRPr="002E33C7">
        <w:t xml:space="preserve"> </w:t>
      </w:r>
      <w:proofErr w:type="spellStart"/>
      <w:r w:rsidRPr="002E33C7">
        <w:t>Associated</w:t>
      </w:r>
      <w:proofErr w:type="spellEnd"/>
      <w:r w:rsidRPr="002E33C7">
        <w:t xml:space="preserve"> </w:t>
      </w:r>
      <w:proofErr w:type="spellStart"/>
      <w:r w:rsidRPr="002E33C7">
        <w:t>with</w:t>
      </w:r>
      <w:proofErr w:type="spellEnd"/>
      <w:r w:rsidRPr="002E33C7">
        <w:t xml:space="preserve"> </w:t>
      </w:r>
      <w:proofErr w:type="spellStart"/>
      <w:r w:rsidRPr="002E33C7">
        <w:t>Jump</w:t>
      </w:r>
      <w:proofErr w:type="spellEnd"/>
      <w:r w:rsidRPr="002E33C7">
        <w:t xml:space="preserve">, </w:t>
      </w:r>
      <w:proofErr w:type="spellStart"/>
      <w:r w:rsidRPr="002E33C7">
        <w:t>Change</w:t>
      </w:r>
      <w:proofErr w:type="spellEnd"/>
      <w:r w:rsidRPr="002E33C7">
        <w:t xml:space="preserve"> </w:t>
      </w:r>
      <w:proofErr w:type="spellStart"/>
      <w:r w:rsidRPr="002E33C7">
        <w:t>of</w:t>
      </w:r>
      <w:proofErr w:type="spellEnd"/>
      <w:r w:rsidRPr="002E33C7">
        <w:t xml:space="preserve"> </w:t>
      </w:r>
      <w:proofErr w:type="spellStart"/>
      <w:r w:rsidRPr="002E33C7">
        <w:t>Direction</w:t>
      </w:r>
      <w:proofErr w:type="spellEnd"/>
      <w:r w:rsidRPr="002E33C7">
        <w:t xml:space="preserve">, and </w:t>
      </w:r>
      <w:proofErr w:type="spellStart"/>
      <w:r w:rsidRPr="002E33C7">
        <w:t>Repeated</w:t>
      </w:r>
      <w:proofErr w:type="spellEnd"/>
      <w:r w:rsidRPr="002E33C7">
        <w:t xml:space="preserve"> Sprint Performance, but not </w:t>
      </w:r>
      <w:proofErr w:type="spellStart"/>
      <w:r w:rsidRPr="002E33C7">
        <w:t>Linear</w:t>
      </w:r>
      <w:proofErr w:type="spellEnd"/>
      <w:r w:rsidRPr="004402D4">
        <w:t xml:space="preserve"> Speed, in Adolescent </w:t>
      </w:r>
      <w:proofErr w:type="spellStart"/>
      <w:r w:rsidRPr="004402D4">
        <w:t>Handball</w:t>
      </w:r>
      <w:proofErr w:type="spellEnd"/>
      <w:r w:rsidRPr="004402D4">
        <w:t xml:space="preserve"> </w:t>
      </w:r>
      <w:proofErr w:type="spellStart"/>
      <w:r w:rsidRPr="004402D4">
        <w:t>Athletes</w:t>
      </w:r>
      <w:proofErr w:type="spellEnd"/>
    </w:p>
    <w:p w14:paraId="0027B336" w14:textId="4C51A87A" w:rsidR="00D231CA" w:rsidRPr="004402D4" w:rsidRDefault="003B3BAE" w:rsidP="001A3539">
      <w:pPr>
        <w:pStyle w:val="Odstavecseseznamem"/>
        <w:numPr>
          <w:ilvl w:val="0"/>
          <w:numId w:val="2"/>
        </w:numPr>
      </w:pPr>
      <w:proofErr w:type="spellStart"/>
      <w:r w:rsidRPr="004402D4">
        <w:t>Physical</w:t>
      </w:r>
      <w:proofErr w:type="spellEnd"/>
      <w:r w:rsidRPr="004402D4">
        <w:t xml:space="preserve"> and </w:t>
      </w:r>
      <w:proofErr w:type="spellStart"/>
      <w:r w:rsidRPr="004402D4">
        <w:t>physiological</w:t>
      </w:r>
      <w:proofErr w:type="spellEnd"/>
      <w:r w:rsidRPr="004402D4">
        <w:t xml:space="preserve"> </w:t>
      </w:r>
      <w:proofErr w:type="spellStart"/>
      <w:r w:rsidRPr="004402D4">
        <w:t>characteristics</w:t>
      </w:r>
      <w:proofErr w:type="spellEnd"/>
      <w:r w:rsidRPr="004402D4">
        <w:t xml:space="preserve"> in male team </w:t>
      </w:r>
      <w:proofErr w:type="spellStart"/>
      <w:r w:rsidRPr="004402D4">
        <w:t>handball</w:t>
      </w:r>
      <w:proofErr w:type="spellEnd"/>
      <w:r w:rsidRPr="004402D4">
        <w:t xml:space="preserve"> </w:t>
      </w:r>
      <w:proofErr w:type="spellStart"/>
      <w:r w:rsidRPr="004402D4">
        <w:t>players</w:t>
      </w:r>
      <w:proofErr w:type="spellEnd"/>
      <w:r w:rsidRPr="004402D4">
        <w:t xml:space="preserve"> by </w:t>
      </w:r>
      <w:proofErr w:type="spellStart"/>
      <w:r w:rsidRPr="004402D4">
        <w:t>playing</w:t>
      </w:r>
      <w:proofErr w:type="spellEnd"/>
      <w:r w:rsidRPr="004402D4">
        <w:t xml:space="preserve"> </w:t>
      </w:r>
      <w:proofErr w:type="spellStart"/>
      <w:r w:rsidRPr="004402D4">
        <w:t>position</w:t>
      </w:r>
      <w:proofErr w:type="spellEnd"/>
      <w:r w:rsidRPr="004402D4">
        <w:t xml:space="preserve"> - </w:t>
      </w:r>
      <w:proofErr w:type="spellStart"/>
      <w:r w:rsidRPr="004402D4">
        <w:t>Does</w:t>
      </w:r>
      <w:proofErr w:type="spellEnd"/>
      <w:r w:rsidRPr="004402D4">
        <w:t xml:space="preserve"> </w:t>
      </w:r>
      <w:proofErr w:type="spellStart"/>
      <w:r w:rsidRPr="004402D4">
        <w:t>age</w:t>
      </w:r>
      <w:proofErr w:type="spellEnd"/>
      <w:r w:rsidRPr="004402D4">
        <w:t xml:space="preserve"> </w:t>
      </w:r>
      <w:proofErr w:type="spellStart"/>
      <w:r w:rsidRPr="004402D4">
        <w:t>matter</w:t>
      </w:r>
      <w:proofErr w:type="spellEnd"/>
      <w:r w:rsidRPr="004402D4">
        <w:t>?</w:t>
      </w:r>
    </w:p>
    <w:p w14:paraId="20901277" w14:textId="10124FA0" w:rsidR="0039262E" w:rsidRDefault="001433CE" w:rsidP="0095669B">
      <w:pPr>
        <w:pStyle w:val="Nadpis2"/>
      </w:pPr>
      <w:r>
        <w:t>Zdroje staré</w:t>
      </w:r>
    </w:p>
    <w:p w14:paraId="5320CAF3" w14:textId="77777777" w:rsidR="001433CE" w:rsidRPr="00744CEE" w:rsidRDefault="001433CE" w:rsidP="001433CE">
      <w:pPr>
        <w:pStyle w:val="EndNoteBibliography"/>
        <w:spacing w:after="0"/>
        <w:ind w:left="720" w:hanging="720"/>
      </w:pPr>
      <w:r>
        <w:fldChar w:fldCharType="begin"/>
      </w:r>
      <w:r>
        <w:instrText xml:space="preserve"> ADDIN EN.REFLIST </w:instrText>
      </w:r>
      <w:r>
        <w:fldChar w:fldCharType="separate"/>
      </w:r>
      <w:r w:rsidRPr="00744CEE">
        <w:t xml:space="preserve">Bayios, I., &amp; Boudolos, K. (1998). </w:t>
      </w:r>
      <w:r w:rsidRPr="00744CEE">
        <w:rPr>
          <w:i/>
        </w:rPr>
        <w:t>Accuracy and throwing velocity in handball</w:t>
      </w:r>
      <w:r w:rsidRPr="00744CEE">
        <w:t xml:space="preserve"> (Vol. 55).</w:t>
      </w:r>
    </w:p>
    <w:p w14:paraId="2C16ADE9" w14:textId="77777777" w:rsidR="001433CE" w:rsidRPr="00744CEE" w:rsidRDefault="001433CE" w:rsidP="001433CE">
      <w:pPr>
        <w:pStyle w:val="EndNoteBibliography"/>
        <w:spacing w:after="0"/>
        <w:ind w:left="720" w:hanging="720"/>
      </w:pPr>
      <w:r w:rsidRPr="00744CEE">
        <w:t xml:space="preserve">Hammami, M., Gaamouri, N., Ramirez-Campillo, R., Shephard, R. J., Bragazzi, N. L., Chelly, M. S., . . . Gaied, S. (2021). Effects of high-intensity interval training and plyometric exercise on the physical fitness of junior male handball players. </w:t>
      </w:r>
      <w:r w:rsidRPr="00744CEE">
        <w:rPr>
          <w:i/>
        </w:rPr>
        <w:t>Eur Rev Med Pharmacol Sci, 25</w:t>
      </w:r>
      <w:r w:rsidRPr="00744CEE">
        <w:t>(23), 7380-7389. doi:10.26355/eurrev_202112_27434</w:t>
      </w:r>
    </w:p>
    <w:p w14:paraId="7D1A911E" w14:textId="77777777" w:rsidR="001433CE" w:rsidRPr="00744CEE" w:rsidRDefault="001433CE" w:rsidP="001433CE">
      <w:pPr>
        <w:pStyle w:val="EndNoteBibliography"/>
        <w:spacing w:after="0"/>
        <w:ind w:left="720" w:hanging="720"/>
      </w:pPr>
      <w:r w:rsidRPr="00744CEE">
        <w:t xml:space="preserve">Havlíčková, L. (1993). </w:t>
      </w:r>
      <w:r w:rsidRPr="00744CEE">
        <w:rPr>
          <w:i/>
        </w:rPr>
        <w:t>Fyziologie tělesné zátěže II.</w:t>
      </w:r>
      <w:r w:rsidRPr="00744CEE">
        <w:t xml:space="preserve"> Praha: Univerzota Karlova.</w:t>
      </w:r>
    </w:p>
    <w:p w14:paraId="7F3E250E" w14:textId="77777777" w:rsidR="001433CE" w:rsidRPr="00744CEE" w:rsidRDefault="001433CE" w:rsidP="001433CE">
      <w:pPr>
        <w:pStyle w:val="EndNoteBibliography"/>
        <w:spacing w:after="0"/>
        <w:ind w:left="720" w:hanging="720"/>
      </w:pPr>
      <w:r w:rsidRPr="00744CEE">
        <w:t xml:space="preserve">Karcher, C., &amp; Buchheit, M. (2014). On-Court Demands of Elite Handball, with Special Reference to Playing Positions. </w:t>
      </w:r>
      <w:r w:rsidRPr="00744CEE">
        <w:rPr>
          <w:i/>
        </w:rPr>
        <w:t>Sports medicine (Auckland, N.Z.), 44</w:t>
      </w:r>
      <w:r w:rsidRPr="00744CEE">
        <w:t>. doi:10.1007/s40279-014-0164-z</w:t>
      </w:r>
    </w:p>
    <w:p w14:paraId="0E207F5A" w14:textId="77777777" w:rsidR="001433CE" w:rsidRPr="00744CEE" w:rsidRDefault="001433CE" w:rsidP="001433CE">
      <w:pPr>
        <w:pStyle w:val="EndNoteBibliography"/>
        <w:spacing w:after="0"/>
        <w:ind w:left="720" w:hanging="720"/>
      </w:pPr>
      <w:r w:rsidRPr="00744CEE">
        <w:t xml:space="preserve">Leuciuc, F. V., Petrariu, I., Pricop, G., Rohozneanu, D. M., &amp; Popovici, I. M. (2022). Toward an anthropometric pattern in elite male handball. </w:t>
      </w:r>
      <w:r w:rsidRPr="00744CEE">
        <w:rPr>
          <w:i/>
        </w:rPr>
        <w:t>International Journal of Environmental Research and Public Health, 19</w:t>
      </w:r>
      <w:r w:rsidRPr="00744CEE">
        <w:t xml:space="preserve">(5), 2839. </w:t>
      </w:r>
    </w:p>
    <w:p w14:paraId="0FC25D84" w14:textId="77777777" w:rsidR="001433CE" w:rsidRPr="00744CEE" w:rsidRDefault="001433CE" w:rsidP="001433CE">
      <w:pPr>
        <w:pStyle w:val="EndNoteBibliography"/>
        <w:spacing w:after="0"/>
        <w:ind w:left="720" w:hanging="720"/>
      </w:pPr>
      <w:r w:rsidRPr="00744CEE">
        <w:t xml:space="preserve">Matthys, S. P., Fransen, J., Vaeyens, R., Lenoir, M., &amp; Philippaerts, R. (2013). Differences in biological maturation, anthropometry and physical performance between playing positions in youth team handball. </w:t>
      </w:r>
      <w:r w:rsidRPr="00744CEE">
        <w:rPr>
          <w:i/>
        </w:rPr>
        <w:t>Journal of Sports Sciences, 31</w:t>
      </w:r>
      <w:r w:rsidRPr="00744CEE">
        <w:t xml:space="preserve">(12), 1344-1352. </w:t>
      </w:r>
    </w:p>
    <w:p w14:paraId="2E8A3ED0" w14:textId="77777777" w:rsidR="001433CE" w:rsidRPr="00744CEE" w:rsidRDefault="001433CE" w:rsidP="001433CE">
      <w:pPr>
        <w:pStyle w:val="EndNoteBibliography"/>
        <w:spacing w:after="0"/>
        <w:ind w:left="720" w:hanging="720"/>
      </w:pPr>
      <w:r w:rsidRPr="00744CEE">
        <w:lastRenderedPageBreak/>
        <w:t xml:space="preserve">Sassi, R. H., Dardouri, W., Yahmed, M. H., Gmada, N., Mahfoudhi, M. E., &amp; Gharbi, Z. (2009). Relative and absolute reliability of a modified agility T-test and its relationship with vertical jump and straight sprint. </w:t>
      </w:r>
      <w:r w:rsidRPr="00744CEE">
        <w:rPr>
          <w:i/>
        </w:rPr>
        <w:t>The Journal of Strength &amp; Conditioning Research, 23</w:t>
      </w:r>
      <w:r w:rsidRPr="00744CEE">
        <w:t xml:space="preserve">(6), 1644-1651. </w:t>
      </w:r>
    </w:p>
    <w:p w14:paraId="08986B56" w14:textId="77777777" w:rsidR="001433CE" w:rsidRPr="00744CEE" w:rsidRDefault="001433CE" w:rsidP="001433CE">
      <w:pPr>
        <w:pStyle w:val="EndNoteBibliography"/>
        <w:spacing w:after="0"/>
        <w:ind w:left="720" w:hanging="720"/>
      </w:pPr>
      <w:r w:rsidRPr="00744CEE">
        <w:t xml:space="preserve">Táborský, F. (2004). </w:t>
      </w:r>
      <w:r w:rsidRPr="00744CEE">
        <w:rPr>
          <w:i/>
        </w:rPr>
        <w:t>Sportovní hry</w:t>
      </w:r>
      <w:r w:rsidRPr="00744CEE">
        <w:t>.</w:t>
      </w:r>
    </w:p>
    <w:p w14:paraId="5A5A7771" w14:textId="77777777" w:rsidR="001433CE" w:rsidRPr="00744CEE" w:rsidRDefault="001433CE" w:rsidP="001433CE">
      <w:pPr>
        <w:pStyle w:val="EndNoteBibliography"/>
        <w:spacing w:after="0"/>
        <w:ind w:left="720" w:hanging="720"/>
      </w:pPr>
      <w:r w:rsidRPr="00744CEE">
        <w:t xml:space="preserve">Urban, F., Kandráč, R., &amp; Táborský, F. (2011). Position-Related Categorization Of Somatotypes In Top Level Handball Players. </w:t>
      </w:r>
      <w:r w:rsidRPr="00744CEE">
        <w:rPr>
          <w:i/>
        </w:rPr>
        <w:t>EHF Web Periodical</w:t>
      </w:r>
      <w:r w:rsidRPr="00744CEE">
        <w:t xml:space="preserve">. </w:t>
      </w:r>
    </w:p>
    <w:p w14:paraId="5BA5028A" w14:textId="77777777" w:rsidR="001433CE" w:rsidRPr="00744CEE" w:rsidRDefault="001433CE" w:rsidP="001433CE">
      <w:pPr>
        <w:pStyle w:val="EndNoteBibliography"/>
        <w:spacing w:after="0"/>
        <w:ind w:left="720" w:hanging="720"/>
      </w:pPr>
      <w:r w:rsidRPr="00744CEE">
        <w:t xml:space="preserve">Van den Tillaar, R., &amp; Ettema, G. (2004). A force-velocity relationship and coordination patterns in overarm throwing. </w:t>
      </w:r>
      <w:r w:rsidRPr="00744CEE">
        <w:rPr>
          <w:i/>
        </w:rPr>
        <w:t>Journal of sports science &amp; medicine, 3</w:t>
      </w:r>
      <w:r w:rsidRPr="00744CEE">
        <w:t xml:space="preserve">(4), 211. </w:t>
      </w:r>
    </w:p>
    <w:p w14:paraId="645F55D3" w14:textId="77777777" w:rsidR="001433CE" w:rsidRPr="00744CEE" w:rsidRDefault="001433CE" w:rsidP="001433CE">
      <w:pPr>
        <w:pStyle w:val="EndNoteBibliography"/>
        <w:spacing w:after="0"/>
        <w:ind w:left="720" w:hanging="720"/>
      </w:pPr>
      <w:r w:rsidRPr="00744CEE">
        <w:t xml:space="preserve">Wagner, H., Kainrath, S., &amp; Müller, E. (2008). Coordinative and tactical parameters of team-handball throw. The correlation of level of performance, throwing quality and selected technique-tactical parameters. </w:t>
      </w:r>
      <w:r w:rsidRPr="00744CEE">
        <w:rPr>
          <w:i/>
        </w:rPr>
        <w:t>Leistungssport, 38</w:t>
      </w:r>
      <w:r w:rsidRPr="00744CEE">
        <w:t xml:space="preserve">(5), 35-41. </w:t>
      </w:r>
    </w:p>
    <w:p w14:paraId="386C7CDC" w14:textId="77777777" w:rsidR="001433CE" w:rsidRPr="00744CEE" w:rsidRDefault="001433CE" w:rsidP="001433CE">
      <w:pPr>
        <w:pStyle w:val="EndNoteBibliography"/>
        <w:ind w:left="720" w:hanging="720"/>
      </w:pPr>
      <w:r w:rsidRPr="00744CEE">
        <w:t xml:space="preserve">Wagner, H., &amp; Müller, E. (2008). Motor learning of complex movements. The effects of applied training methods (differential and variable training) to the quality parameters (ball velocity, accuracy and kinematics) of a handball throw. </w:t>
      </w:r>
      <w:r w:rsidRPr="00744CEE">
        <w:rPr>
          <w:i/>
        </w:rPr>
        <w:t>Sports Biomechanics, 7</w:t>
      </w:r>
      <w:r w:rsidRPr="00744CEE">
        <w:t xml:space="preserve">(1), 54-71. </w:t>
      </w:r>
    </w:p>
    <w:p w14:paraId="7E9271B3" w14:textId="4E6DFF4D" w:rsidR="001433CE" w:rsidRDefault="001433CE" w:rsidP="00B13413">
      <w:pPr>
        <w:pStyle w:val="Nadpis1"/>
      </w:pPr>
      <w:r>
        <w:fldChar w:fldCharType="end"/>
      </w:r>
      <w:r w:rsidR="00B13413">
        <w:t>ZKRATKY</w:t>
      </w:r>
    </w:p>
    <w:p w14:paraId="2095295A" w14:textId="77777777" w:rsidR="00B13413" w:rsidRDefault="00B13413" w:rsidP="00B13413">
      <w:r>
        <w:t xml:space="preserve">SJ = anglicky: squat </w:t>
      </w:r>
      <w:proofErr w:type="spellStart"/>
      <w:r>
        <w:t>jump</w:t>
      </w:r>
      <w:proofErr w:type="spellEnd"/>
      <w:r>
        <w:t>; česky: vertikální výskok z podřepu</w:t>
      </w:r>
    </w:p>
    <w:p w14:paraId="15601CE4" w14:textId="77777777" w:rsidR="00B13413" w:rsidRDefault="00B13413" w:rsidP="00B13413">
      <w:r>
        <w:t xml:space="preserve">CMJ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 „vertikální výskok z protipohybu“</w:t>
      </w:r>
      <w:r>
        <w:fldChar w:fldCharType="begin"/>
      </w:r>
      <w:r>
        <w:instrText xml:space="preserve"> ADDIN ZOTERO_ITEM CSL_CITATION {"citationID":"zNtF4WPT","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fldChar w:fldCharType="separate"/>
      </w:r>
      <w:r>
        <w:fldChar w:fldCharType="end"/>
      </w:r>
      <w:r>
        <w:t xml:space="preserve"> </w:t>
      </w:r>
    </w:p>
    <w:p w14:paraId="23411D56" w14:textId="77777777" w:rsidR="00B13413" w:rsidRPr="002037D3" w:rsidRDefault="00B13413" w:rsidP="00B13413">
      <w:r>
        <w:t xml:space="preserve">CMJA = </w:t>
      </w:r>
      <w:proofErr w:type="spellStart"/>
      <w:r>
        <w:t>counter</w:t>
      </w:r>
      <w:proofErr w:type="spellEnd"/>
      <w:r>
        <w:t xml:space="preserve"> </w:t>
      </w:r>
      <w:proofErr w:type="spellStart"/>
      <w:r>
        <w:t>movement</w:t>
      </w:r>
      <w:proofErr w:type="spellEnd"/>
      <w:r>
        <w:t xml:space="preserve"> </w:t>
      </w:r>
      <w:proofErr w:type="spellStart"/>
      <w:r>
        <w:t>jump</w:t>
      </w:r>
      <w:proofErr w:type="spellEnd"/>
      <w:r>
        <w:t xml:space="preserve"> </w:t>
      </w:r>
      <w:proofErr w:type="spellStart"/>
      <w:r>
        <w:t>with</w:t>
      </w:r>
      <w:proofErr w:type="spellEnd"/>
      <w:r>
        <w:t xml:space="preserve"> </w:t>
      </w:r>
      <w:proofErr w:type="spellStart"/>
      <w:r>
        <w:t>aimed</w:t>
      </w:r>
      <w:proofErr w:type="spellEnd"/>
      <w:r>
        <w:t xml:space="preserve"> </w:t>
      </w:r>
      <w:proofErr w:type="spellStart"/>
      <w:r>
        <w:t>arms</w:t>
      </w:r>
      <w:proofErr w:type="spellEnd"/>
      <w:r>
        <w:t xml:space="preserve"> = „vertikální výskok z protipohybu za použití paží“</w:t>
      </w:r>
    </w:p>
    <w:p w14:paraId="1E14D752" w14:textId="616F81D1" w:rsidR="00B13413" w:rsidRDefault="001362D3" w:rsidP="004A5142">
      <w:pPr>
        <w:pStyle w:val="Nadpis1"/>
      </w:pPr>
      <w:r>
        <w:t>Charakteristika herního výkonu</w:t>
      </w:r>
      <w:r w:rsidR="004A5142">
        <w:t xml:space="preserve"> v házené</w:t>
      </w:r>
    </w:p>
    <w:p w14:paraId="6BB0D691" w14:textId="63DFECC6" w:rsidR="004A5142" w:rsidRPr="00CE3010" w:rsidRDefault="00FA003C" w:rsidP="004A5142">
      <w:pPr>
        <w:rPr>
          <w:rFonts w:cstheme="minorHAnsi"/>
        </w:rPr>
      </w:pPr>
      <w:r w:rsidRPr="00CE3010">
        <w:rPr>
          <w:rFonts w:cstheme="minorHAnsi"/>
        </w:rPr>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r w:rsidR="00F34133" w:rsidRPr="00CE3010">
        <w:rPr>
          <w:rFonts w:cstheme="minorHAnsi"/>
        </w:rPr>
        <w:t>.</w:t>
      </w:r>
    </w:p>
    <w:p w14:paraId="19CE6F96" w14:textId="6143F56C" w:rsidR="00F34133" w:rsidRPr="00CE3010" w:rsidRDefault="00F34133" w:rsidP="004A5142">
      <w:pPr>
        <w:rPr>
          <w:rFonts w:cstheme="minorHAnsi"/>
        </w:rPr>
      </w:pPr>
      <w:r w:rsidRPr="00CE3010">
        <w:rPr>
          <w:rFonts w:cstheme="minorHAnsi"/>
        </w:rPr>
        <w:t>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Havlíčková, 1993).</w:t>
      </w:r>
    </w:p>
    <w:p w14:paraId="6F7B1FEF" w14:textId="77777777" w:rsidR="00840082" w:rsidRPr="00CE3010" w:rsidRDefault="00840082" w:rsidP="00840082">
      <w:pPr>
        <w:spacing w:line="360" w:lineRule="auto"/>
        <w:jc w:val="both"/>
        <w:rPr>
          <w:rFonts w:cstheme="minorHAnsi"/>
        </w:rPr>
      </w:pPr>
      <w:r w:rsidRPr="00CE3010">
        <w:rPr>
          <w:rFonts w:cstheme="minorHAnsi"/>
        </w:rP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140A7019" w14:textId="678A297A" w:rsidR="00840082" w:rsidRDefault="00F849AF" w:rsidP="00CE3010">
      <w:pPr>
        <w:pStyle w:val="Nadpis1"/>
      </w:pPr>
      <w:r>
        <w:t>Struktura sportovního výkonu</w:t>
      </w:r>
    </w:p>
    <w:p w14:paraId="5C0C4B60" w14:textId="77777777" w:rsidR="00CE3010" w:rsidRDefault="00CE3010" w:rsidP="00CE3010">
      <w:r>
        <w:t>Podle Dovalila et al. (2002):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w:t>
      </w:r>
    </w:p>
    <w:p w14:paraId="223C3565" w14:textId="5EB49257" w:rsidR="00CE3010" w:rsidRDefault="00CE3010" w:rsidP="00CE3010">
      <w:r>
        <w:t xml:space="preserve">Podle Choutky (1987) je sportovní výkon „chápán jako průběh a výsledek tréninku ve sportovní činnosti. Je v něm vyjádřena míra (vrozených i získaných) dispozic jedince, které umožňují provedení </w:t>
      </w:r>
      <w:r>
        <w:lastRenderedPageBreak/>
        <w:t>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02D09147" w14:textId="77777777" w:rsidR="005C30CC" w:rsidRDefault="005C30CC" w:rsidP="005C30CC">
      <w:r>
        <w:t>Choutka (1983) uvádí, že „sportovní trénink je nejdůležitější komponentou přípravy sportovců a chápeme ho jako pedagogický proces, v němž se realizuje vlastní rozvoj sportovce a jeho výkonnostní růst.“ Dále zmiňuje, že sportovní trénink představuje cílený proces zaměřený na dosažení co nejvyšší sportovní výkonnosti v dané disciplíně prostřednictvím všestranného rozvoje jedince. Osvojování a zdokonalování dané sportovních činnosti je klíčové pro dosažení nejlepšího sportovního výkonu, a proto je jim v průběhu sportovního tréninku věnována zvláštní pozornost.</w:t>
      </w:r>
    </w:p>
    <w:p w14:paraId="7E8F7356" w14:textId="16620612" w:rsidR="005C30CC" w:rsidRDefault="005C30CC" w:rsidP="005C30CC">
      <w:r>
        <w:t>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 (Dovalil et al., 2002).</w:t>
      </w:r>
    </w:p>
    <w:p w14:paraId="02D54D20" w14:textId="74341228" w:rsidR="002B778F" w:rsidRDefault="002B778F" w:rsidP="005C30CC">
      <w:r w:rsidRPr="002B778F">
        <w:t xml:space="preserve">Sportovní výkon je ovlivněn různými faktory, které můžeme rozdělit na jednoduché a složité. Mezi jednoduché faktory patří konkrétní aspekty, jako je výška či váha hráče nebo jeho svalová hmota. S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w:t>
      </w:r>
      <w:proofErr w:type="spellStart"/>
      <w:r w:rsidRPr="002B778F">
        <w:t>monofaktoriální</w:t>
      </w:r>
      <w:proofErr w:type="spellEnd"/>
      <w:r w:rsidRPr="002B778F">
        <w:t>, jako příklad může sloužit vzpírání. Naopak multifaktoriální výkony se vyznačují tím, že více faktorů má podobný význam, jako příkladem můžou být sportovní hry (Choutka, 1983).</w:t>
      </w:r>
    </w:p>
    <w:p w14:paraId="3BC37660" w14:textId="0F80B5A2" w:rsidR="007012BC" w:rsidRDefault="007012BC" w:rsidP="007012BC">
      <w:pPr>
        <w:pStyle w:val="Nadpis1"/>
      </w:pPr>
      <w:r>
        <w:t>Somatické faktory</w:t>
      </w:r>
    </w:p>
    <w:p w14:paraId="32D1A5FD" w14:textId="05EE2E63" w:rsidR="007012BC" w:rsidRDefault="007012BC" w:rsidP="005C30CC">
      <w:r w:rsidRPr="007012BC">
        <w:t>Jako hlavní somatické faktory Dovalil et al. (2002) rozlišuje výšku a hmotnost těla, délkové rozměry a poměry, složení těla a tělesný typ.</w:t>
      </w:r>
    </w:p>
    <w:p w14:paraId="3A824F52" w14:textId="1FBAEB79" w:rsidR="0052272F" w:rsidRDefault="0052272F" w:rsidP="0052272F">
      <w:pPr>
        <w:pStyle w:val="Nadpis1"/>
      </w:pPr>
      <w:r>
        <w:t>Technické faktory</w:t>
      </w:r>
    </w:p>
    <w:p w14:paraId="2BE79158" w14:textId="77777777" w:rsidR="0052272F" w:rsidRDefault="0052272F" w:rsidP="0052272F">
      <w:proofErr w:type="spellStart"/>
      <w:r>
        <w:t>Perič</w:t>
      </w:r>
      <w:proofErr w:type="spellEnd"/>
      <w:r>
        <w:t xml:space="preserve"> a Dovalil (2010) 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6DBFA978" w14:textId="77777777" w:rsidR="0052272F" w:rsidRDefault="0052272F" w:rsidP="0052272F">
      <w:r>
        <w:t>Pojem technika zahrnuje různé způsoby a postupy aplikované v různých kontextech, jako je technika cvičení, pohybu nebo rozvoje dovedností spojených s pohybem (</w:t>
      </w:r>
      <w:proofErr w:type="spellStart"/>
      <w:r>
        <w:t>Perič</w:t>
      </w:r>
      <w:proofErr w:type="spellEnd"/>
      <w:r>
        <w:t xml:space="preserve"> a Dovalil 2010).</w:t>
      </w:r>
    </w:p>
    <w:p w14:paraId="6CD54BE3" w14:textId="77777777" w:rsidR="0052272F" w:rsidRDefault="0052272F" w:rsidP="0052272F">
      <w:r>
        <w:lastRenderedPageBreak/>
        <w:t>Technikou se dle Dovalila et al. (2002) rozumí „účelný způsob řešení pohybového úkolu.“ Dále uvádí, že každý sportovec řeší určitý pohybový úkol během sportovního výkonu a tento úkol může být buď jednoduchý a jeho řešení je stejné, nebo složitější, kdy je přístup k jeho řešení je variabilní.</w:t>
      </w:r>
    </w:p>
    <w:p w14:paraId="49A2FBCE" w14:textId="4DCD47DD" w:rsidR="0052272F" w:rsidRDefault="0052272F" w:rsidP="0052272F">
      <w:r>
        <w:t>Předpoklad získaný učením, řešit určitý úkol správně, rychle a úsporně, tedy vykonávat určitou činnost efektivněji, se označuje jako dovednost. Způsob, jakým se dovednosti provádějí, jejich rozsah, stabilita a variabilita představují významné specifické faktory, které ovlivňují strukturu sportovního výkonu (Dovalil et al., 2002).</w:t>
      </w:r>
    </w:p>
    <w:p w14:paraId="50B94139" w14:textId="77777777" w:rsidR="00C3232A" w:rsidRDefault="00C3232A" w:rsidP="00C3232A">
      <w:pPr>
        <w:pStyle w:val="Nadpis1"/>
      </w:pPr>
      <w:r>
        <w:t>Střelba</w:t>
      </w:r>
    </w:p>
    <w:p w14:paraId="65D5A8CA" w14:textId="11973E0D" w:rsidR="00C3232A" w:rsidRPr="00C3232A" w:rsidRDefault="00C3232A" w:rsidP="00C3232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Bayios a Boudolos (199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testovali řecké mužské 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007FE08C" w14:textId="01223B9B" w:rsidR="00773EF7" w:rsidRDefault="00773EF7" w:rsidP="00773EF7">
      <w:pPr>
        <w:pStyle w:val="Nadpis1"/>
      </w:pPr>
      <w:r>
        <w:t>Motorické schopnosti</w:t>
      </w:r>
    </w:p>
    <w:p w14:paraId="21CED73F"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 kondiční faktory sportovního výkonu se považují pohybové schopnosti“ (Dovalil et al., 2002). Dále uvádí, že síla, vytrvalost a rychlost jsou klíčovými složkami každé fyzické činnosti, která definuje sportovní výkony. Jejich relativní podíl se liší v závislosti na konkrétních úkolech, které sportovec provádí.</w:t>
      </w:r>
    </w:p>
    <w:p w14:paraId="1724632E"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 základní motorické schopnosti popisuj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ako většina autorů, schopnosti silové, rychlostní, vytrvalostní a obratnostní (koordinační).</w:t>
      </w:r>
    </w:p>
    <w:p w14:paraId="69FDA6A3" w14:textId="77777777" w:rsidR="00773EF7" w:rsidRPr="000F5E8D"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Měkota a </w:t>
      </w:r>
      <w:proofErr w:type="spellStart"/>
      <w:r w:rsidRPr="000F5E8D">
        <w:rPr>
          <w:rFonts w:ascii="Times New Roman" w:hAnsi="Times New Roman" w:cs="Times New Roman"/>
          <w:kern w:val="0"/>
          <w:sz w:val="24"/>
          <w:szCs w:val="24"/>
        </w:rPr>
        <w:t>Blahuš</w:t>
      </w:r>
      <w:proofErr w:type="spellEnd"/>
      <w:r w:rsidRPr="000F5E8D">
        <w:rPr>
          <w:rFonts w:ascii="Times New Roman" w:hAnsi="Times New Roman" w:cs="Times New Roman"/>
          <w:kern w:val="0"/>
          <w:sz w:val="24"/>
          <w:szCs w:val="24"/>
        </w:rPr>
        <w:t xml:space="preserve">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obecně popisují motorickou schopnost jako soubor předpokladů nezbytných pro úspěšné provádění pohybové činnosti. Jinými slovy to vyjadřují, jako celkovou integrace vnitřních faktorů organismu potřebných k dosažení efektivního pohybu.</w:t>
      </w:r>
    </w:p>
    <w:p w14:paraId="42EEADA1" w14:textId="77777777" w:rsidR="00773EF7" w:rsidRDefault="00773EF7" w:rsidP="00773EF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otorické schopnosti, 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kern w:val="0"/>
          <w:sz w:val="24"/>
          <w:szCs w:val="24"/>
        </w:rPr>
        <w:t>Čelikovského</w:t>
      </w:r>
      <w:proofErr w:type="spellEnd"/>
      <w:r w:rsidRPr="000F5E8D">
        <w:rPr>
          <w:rFonts w:ascii="Times New Roman" w:hAnsi="Times New Roman" w:cs="Times New Roman"/>
          <w:kern w:val="0"/>
          <w:sz w:val="24"/>
          <w:szCs w:val="24"/>
        </w:rPr>
        <w:t xml:space="preserve"> (197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3F3581C8" w14:textId="556ADA9B" w:rsidR="00D81CCA" w:rsidRDefault="00D81CCA" w:rsidP="00AA08BC">
      <w:pPr>
        <w:pStyle w:val="Nadpis1"/>
      </w:pPr>
      <w:r>
        <w:t>Silové schopnosti</w:t>
      </w:r>
    </w:p>
    <w:p w14:paraId="625858A9" w14:textId="77777777" w:rsidR="00AA08BC" w:rsidRDefault="00AA08BC" w:rsidP="00AA08BC">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vyjadřuje k silovým schopnostem tak, že zdůrazňuje jejich různorodost a komplexnost. V rámci sportovních her, zejména v házené, upozorňuje na širokou škálu silových projevů, které zahrnují jak krátkodobé vysoko intenzivní úsilí, například při střelbě nebo výskoku, tak i delší vytrvalostní úsilí s nižší intenzitou, jako je například driblink nebo opakované přihrávky.</w:t>
      </w:r>
    </w:p>
    <w:p w14:paraId="34983715" w14:textId="0473F1D1" w:rsidR="002533A3" w:rsidRDefault="002533A3" w:rsidP="002533A3">
      <w:pPr>
        <w:pStyle w:val="Nadpis1"/>
      </w:pPr>
      <w:r>
        <w:lastRenderedPageBreak/>
        <w:t>Rychlostní schopnosti</w:t>
      </w:r>
    </w:p>
    <w:p w14:paraId="5A9EB255" w14:textId="77777777" w:rsidR="002533A3" w:rsidRDefault="002533A3" w:rsidP="002533A3">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proofErr w:type="spellStart"/>
      <w:r w:rsidRPr="000F5E8D">
        <w:rPr>
          <w:rFonts w:ascii="Times New Roman" w:hAnsi="Times New Roman" w:cs="Times New Roman"/>
          <w:kern w:val="0"/>
          <w:sz w:val="24"/>
          <w:szCs w:val="24"/>
        </w:rPr>
        <w:t>Perič</w:t>
      </w:r>
      <w:proofErr w:type="spellEnd"/>
      <w:r w:rsidRPr="000F5E8D">
        <w:rPr>
          <w:rFonts w:ascii="Times New Roman" w:hAnsi="Times New Roman" w:cs="Times New Roman"/>
          <w:kern w:val="0"/>
          <w:sz w:val="24"/>
          <w:szCs w:val="24"/>
        </w:rPr>
        <w:t xml:space="preserve"> a Dovalil (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charakterizují rychlostní schopnosti převážným zapojením ATP-CP zóny, což umožňuje vyvíjet činnost s maximální intenzitou trvající do 20 sekund. V tréninku rychlostních schopností je klíčové dbát na obnovu funkce CP, což umožňuje opakované výkony bez poklesu kvality. Tyto schopnosti jsou definovány jako schopnost vykonávat krátkodobé pohybové aktivity bez výrazného odporu a jsou rozděleny do tří hlavních kategorií: rychlost reakce, rychlost jednotlivého pohybu (rychlost acyklická) a rychlost lokomoce (rychlost cyklická). Jejich rozvoj je relativně složitý, přičemž dědičnost má významný vliv na jejich vývoj.</w:t>
      </w:r>
    </w:p>
    <w:p w14:paraId="6EA6CA30" w14:textId="77777777" w:rsidR="00F51AFD" w:rsidRPr="000F5E8D" w:rsidRDefault="00F51AFD" w:rsidP="00F51AFD">
      <w:p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odel</w:t>
      </w:r>
      <w:proofErr w:type="spellEnd"/>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y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většina sportovních výkonů vyžaduje rychlost v acyklických pohybech. Příkladem můžou být vrhy, hody, skoky a v házené především střelba či přihrávka. Z toho vyplývá, že rychlostní projevy v acyklických pohybech jsou neobyčejně různorodé a zhusta se spojují v nejrůznější kombinace.</w:t>
      </w:r>
    </w:p>
    <w:p w14:paraId="4CF503FC" w14:textId="7DC4ABEE" w:rsidR="00F51AFD" w:rsidRDefault="00B46B32" w:rsidP="00B46B32">
      <w:pPr>
        <w:pStyle w:val="Nadpis1"/>
      </w:pPr>
      <w:r>
        <w:t>Koordinační schopnosti</w:t>
      </w:r>
    </w:p>
    <w:p w14:paraId="7D029479" w14:textId="77777777" w:rsidR="00B46B32" w:rsidRDefault="00B46B32" w:rsidP="00B46B32">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avlíčková (199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dává, že pro koordinační schopnosti není energetický základ pohybu tak důležitý, což se odlišuje od kondičních schopností. U koordinačních schopností je důležitá aktivace a funkce centrálního nervového systému. Pro rozvoj všech ostatních schopností je nutné mít rozvinutý určitý stupeň obratnosti.</w:t>
      </w:r>
    </w:p>
    <w:p w14:paraId="4D3B4071" w14:textId="77777777" w:rsidR="005130FA" w:rsidRPr="000F5E8D" w:rsidRDefault="005130FA" w:rsidP="005130F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obratností obvykle označuje schopnost lehce a účelně koordinovat vlastní pohyby a přizpůsobovat je konkrétním podmínkám řešeného úkolu.“ Všechny sportovní výkony jsou značně ovlivněny obratností, která je výsledkem jak vrozených, tak získaných koordinačních schopností. Důležitou roli hraje rychlost osvojování a kvalita provedení složitých pohybových struktur. Dále zmiňuje, že ve sportovních hrách má obratnost velký význam, „neboť je základem variability řešení neočekávaně vznikajících a často neobyčejně různorodých pohybových úkolů.“</w:t>
      </w:r>
    </w:p>
    <w:p w14:paraId="27BE5E7A" w14:textId="6A8BC4AE" w:rsidR="005130FA" w:rsidRDefault="00DB5BB7" w:rsidP="00DB5BB7">
      <w:pPr>
        <w:pStyle w:val="Nadpis1"/>
      </w:pPr>
      <w:r>
        <w:t>P</w:t>
      </w:r>
      <w:r w:rsidR="00171B58">
        <w:t>ohyblivost</w:t>
      </w:r>
    </w:p>
    <w:p w14:paraId="0F05459E" w14:textId="77777777" w:rsidR="00DB5BB7" w:rsidRDefault="00DB5BB7" w:rsidP="00DB5BB7">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Choutka 198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47ED9B92" w14:textId="77777777" w:rsidR="00255E09" w:rsidRPr="000F5E8D" w:rsidRDefault="00255E09" w:rsidP="00255E09">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Pr="000F5E8D">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e, že ve specifických sportovních disciplínách, jako je například gymnastika, skoky do vody či plavání, má pohyblivost přímí význam, tudíž má rozhodující vliv na výkon. Dále také zmiňuje, že pohyblivost se nepřímo využívá při hodnocení pohybových schopností projevem ekonomičnosti pohybu a dovednostech.</w:t>
      </w:r>
    </w:p>
    <w:p w14:paraId="1CCEE32B" w14:textId="77777777" w:rsidR="00255E09" w:rsidRPr="000F5E8D" w:rsidRDefault="00255E09" w:rsidP="00DB5BB7">
      <w:pPr>
        <w:spacing w:line="360" w:lineRule="auto"/>
        <w:jc w:val="both"/>
        <w:rPr>
          <w:rFonts w:ascii="Times New Roman" w:hAnsi="Times New Roman" w:cs="Times New Roman"/>
          <w:sz w:val="24"/>
          <w:szCs w:val="24"/>
        </w:rPr>
      </w:pPr>
    </w:p>
    <w:p w14:paraId="41039858" w14:textId="77777777" w:rsidR="00DB5BB7" w:rsidRPr="000F5E8D" w:rsidRDefault="00DB5BB7" w:rsidP="00B46B32">
      <w:pPr>
        <w:spacing w:line="360" w:lineRule="auto"/>
        <w:jc w:val="both"/>
        <w:rPr>
          <w:rFonts w:ascii="Times New Roman" w:hAnsi="Times New Roman" w:cs="Times New Roman"/>
          <w:sz w:val="24"/>
          <w:szCs w:val="24"/>
        </w:rPr>
      </w:pPr>
    </w:p>
    <w:p w14:paraId="3957EBEC" w14:textId="77777777" w:rsidR="00B46B32" w:rsidRPr="000F5E8D" w:rsidRDefault="00B46B32" w:rsidP="002533A3">
      <w:pPr>
        <w:spacing w:line="360" w:lineRule="auto"/>
        <w:jc w:val="both"/>
        <w:rPr>
          <w:rFonts w:ascii="Times New Roman" w:hAnsi="Times New Roman" w:cs="Times New Roman"/>
          <w:sz w:val="24"/>
          <w:szCs w:val="24"/>
        </w:rPr>
      </w:pPr>
    </w:p>
    <w:p w14:paraId="689C98CC" w14:textId="77777777" w:rsidR="002533A3" w:rsidRPr="000F5E8D" w:rsidRDefault="002533A3" w:rsidP="00AA08BC">
      <w:pPr>
        <w:spacing w:line="360" w:lineRule="auto"/>
        <w:jc w:val="both"/>
        <w:rPr>
          <w:rFonts w:ascii="Times New Roman" w:hAnsi="Times New Roman" w:cs="Times New Roman"/>
          <w:sz w:val="24"/>
          <w:szCs w:val="24"/>
        </w:rPr>
      </w:pPr>
    </w:p>
    <w:p w14:paraId="60817AFE" w14:textId="77777777" w:rsidR="00AA08BC" w:rsidRDefault="00AA08BC" w:rsidP="00773EF7">
      <w:pPr>
        <w:spacing w:line="360" w:lineRule="auto"/>
        <w:jc w:val="both"/>
        <w:rPr>
          <w:rFonts w:ascii="Times New Roman" w:hAnsi="Times New Roman" w:cs="Times New Roman"/>
          <w:sz w:val="24"/>
          <w:szCs w:val="24"/>
        </w:rPr>
      </w:pPr>
    </w:p>
    <w:p w14:paraId="30126C9E" w14:textId="77777777" w:rsidR="00C3232A" w:rsidRPr="000F5E8D" w:rsidRDefault="00C3232A" w:rsidP="00773EF7">
      <w:pPr>
        <w:spacing w:line="360" w:lineRule="auto"/>
        <w:jc w:val="both"/>
        <w:rPr>
          <w:rFonts w:ascii="Times New Roman" w:hAnsi="Times New Roman" w:cs="Times New Roman"/>
          <w:sz w:val="24"/>
          <w:szCs w:val="24"/>
        </w:rPr>
      </w:pPr>
    </w:p>
    <w:p w14:paraId="785CF924" w14:textId="77777777" w:rsidR="00773EF7" w:rsidRDefault="00773EF7" w:rsidP="0052272F"/>
    <w:tbl>
      <w:tblPr>
        <w:tblStyle w:val="Prosttabulka2"/>
        <w:tblW w:w="0" w:type="auto"/>
        <w:tblLook w:val="04A0" w:firstRow="1" w:lastRow="0" w:firstColumn="1" w:lastColumn="0" w:noHBand="0" w:noVBand="1"/>
      </w:tblPr>
      <w:tblGrid>
        <w:gridCol w:w="1244"/>
        <w:gridCol w:w="216"/>
        <w:gridCol w:w="794"/>
        <w:gridCol w:w="298"/>
        <w:gridCol w:w="711"/>
        <w:gridCol w:w="912"/>
        <w:gridCol w:w="216"/>
        <w:gridCol w:w="793"/>
        <w:gridCol w:w="216"/>
        <w:gridCol w:w="793"/>
        <w:gridCol w:w="912"/>
        <w:gridCol w:w="216"/>
        <w:gridCol w:w="793"/>
        <w:gridCol w:w="912"/>
      </w:tblGrid>
      <w:tr w:rsidR="00995A74" w:rsidRPr="00995A74" w14:paraId="571FE871" w14:textId="77777777" w:rsidTr="009E6F8E">
        <w:trPr>
          <w:gridAfter w:val="1"/>
          <w:cnfStyle w:val="100000000000" w:firstRow="1" w:lastRow="0" w:firstColumn="0" w:lastColumn="0" w:oddVBand="0" w:evenVBand="0" w:oddHBand="0"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B8427B8" w14:textId="77777777" w:rsidR="00995A74" w:rsidRPr="00995A74" w:rsidRDefault="00995A74">
            <w:r w:rsidRPr="00995A74">
              <w:t>Studie</w:t>
            </w:r>
          </w:p>
        </w:tc>
        <w:tc>
          <w:tcPr>
            <w:tcW w:w="1010" w:type="dxa"/>
            <w:gridSpan w:val="2"/>
            <w:noWrap/>
            <w:hideMark/>
          </w:tcPr>
          <w:p w14:paraId="37F47DC2"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1</w:t>
            </w:r>
          </w:p>
        </w:tc>
        <w:tc>
          <w:tcPr>
            <w:tcW w:w="1009" w:type="dxa"/>
            <w:gridSpan w:val="2"/>
            <w:noWrap/>
            <w:hideMark/>
          </w:tcPr>
          <w:p w14:paraId="398952FE"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2</w:t>
            </w:r>
          </w:p>
        </w:tc>
        <w:tc>
          <w:tcPr>
            <w:tcW w:w="912" w:type="dxa"/>
            <w:noWrap/>
            <w:hideMark/>
          </w:tcPr>
          <w:p w14:paraId="6441BA1B"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3</w:t>
            </w:r>
          </w:p>
        </w:tc>
        <w:tc>
          <w:tcPr>
            <w:tcW w:w="1009" w:type="dxa"/>
            <w:gridSpan w:val="2"/>
            <w:noWrap/>
            <w:hideMark/>
          </w:tcPr>
          <w:p w14:paraId="488D83DC"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4</w:t>
            </w:r>
          </w:p>
        </w:tc>
        <w:tc>
          <w:tcPr>
            <w:tcW w:w="1009" w:type="dxa"/>
            <w:gridSpan w:val="2"/>
            <w:noWrap/>
            <w:hideMark/>
          </w:tcPr>
          <w:p w14:paraId="780877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6</w:t>
            </w:r>
          </w:p>
        </w:tc>
        <w:tc>
          <w:tcPr>
            <w:tcW w:w="912" w:type="dxa"/>
            <w:noWrap/>
            <w:hideMark/>
          </w:tcPr>
          <w:p w14:paraId="77EC7863"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7</w:t>
            </w:r>
          </w:p>
        </w:tc>
        <w:tc>
          <w:tcPr>
            <w:tcW w:w="1009" w:type="dxa"/>
            <w:gridSpan w:val="2"/>
            <w:noWrap/>
            <w:hideMark/>
          </w:tcPr>
          <w:p w14:paraId="45D352E5" w14:textId="77777777" w:rsidR="00995A74" w:rsidRPr="00995A74" w:rsidRDefault="00995A74" w:rsidP="00995A74">
            <w:pPr>
              <w:cnfStyle w:val="100000000000" w:firstRow="1" w:lastRow="0" w:firstColumn="0" w:lastColumn="0" w:oddVBand="0" w:evenVBand="0" w:oddHBand="0" w:evenHBand="0" w:firstRowFirstColumn="0" w:firstRowLastColumn="0" w:lastRowFirstColumn="0" w:lastRowLastColumn="0"/>
            </w:pPr>
            <w:r w:rsidRPr="00995A74">
              <w:t>Studie 8</w:t>
            </w:r>
          </w:p>
        </w:tc>
      </w:tr>
      <w:tr w:rsidR="00995A74" w:rsidRPr="00995A74" w14:paraId="7113D69C"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E251B4D" w14:textId="77777777" w:rsidR="00995A74" w:rsidRPr="00995A74" w:rsidRDefault="00995A74">
            <w:r w:rsidRPr="00995A74">
              <w:rPr>
                <w:rFonts w:ascii="Cambria Math" w:hAnsi="Cambria Math" w:cs="Cambria Math"/>
              </w:rPr>
              <w:t>⌀</w:t>
            </w:r>
            <w:r w:rsidRPr="00995A74">
              <w:t xml:space="preserve"> počet účastníků </w:t>
            </w:r>
          </w:p>
        </w:tc>
        <w:tc>
          <w:tcPr>
            <w:tcW w:w="1010" w:type="dxa"/>
            <w:gridSpan w:val="2"/>
            <w:noWrap/>
            <w:hideMark/>
          </w:tcPr>
          <w:p w14:paraId="70955A8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2</w:t>
            </w:r>
          </w:p>
        </w:tc>
        <w:tc>
          <w:tcPr>
            <w:tcW w:w="1009" w:type="dxa"/>
            <w:gridSpan w:val="2"/>
            <w:noWrap/>
            <w:hideMark/>
          </w:tcPr>
          <w:p w14:paraId="2CBEA2C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60</w:t>
            </w:r>
          </w:p>
        </w:tc>
        <w:tc>
          <w:tcPr>
            <w:tcW w:w="912" w:type="dxa"/>
            <w:noWrap/>
            <w:hideMark/>
          </w:tcPr>
          <w:p w14:paraId="28771C2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28</w:t>
            </w:r>
          </w:p>
        </w:tc>
        <w:tc>
          <w:tcPr>
            <w:tcW w:w="1009" w:type="dxa"/>
            <w:gridSpan w:val="2"/>
            <w:noWrap/>
            <w:hideMark/>
          </w:tcPr>
          <w:p w14:paraId="7C810EE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6</w:t>
            </w:r>
          </w:p>
        </w:tc>
        <w:tc>
          <w:tcPr>
            <w:tcW w:w="1009" w:type="dxa"/>
            <w:gridSpan w:val="2"/>
            <w:noWrap/>
            <w:hideMark/>
          </w:tcPr>
          <w:p w14:paraId="7E25162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45</w:t>
            </w:r>
          </w:p>
        </w:tc>
        <w:tc>
          <w:tcPr>
            <w:tcW w:w="912" w:type="dxa"/>
            <w:noWrap/>
            <w:hideMark/>
          </w:tcPr>
          <w:p w14:paraId="6FD06BA0"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c>
          <w:tcPr>
            <w:tcW w:w="1009" w:type="dxa"/>
            <w:gridSpan w:val="2"/>
            <w:noWrap/>
            <w:hideMark/>
          </w:tcPr>
          <w:p w14:paraId="29BDCAA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8</w:t>
            </w:r>
          </w:p>
        </w:tc>
      </w:tr>
      <w:tr w:rsidR="00995A74" w:rsidRPr="00995A74" w14:paraId="0302BB85"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11D0121" w14:textId="77777777" w:rsidR="00995A74" w:rsidRPr="00995A74" w:rsidRDefault="00995A74">
            <w:r w:rsidRPr="00995A74">
              <w:rPr>
                <w:rFonts w:ascii="Cambria Math" w:hAnsi="Cambria Math" w:cs="Cambria Math"/>
              </w:rPr>
              <w:t>⌀</w:t>
            </w:r>
            <w:r w:rsidRPr="00995A74">
              <w:t xml:space="preserve"> věk </w:t>
            </w:r>
          </w:p>
        </w:tc>
        <w:tc>
          <w:tcPr>
            <w:tcW w:w="1010" w:type="dxa"/>
            <w:gridSpan w:val="2"/>
            <w:noWrap/>
            <w:hideMark/>
          </w:tcPr>
          <w:p w14:paraId="70C11C89"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6,6 ± 0,6</w:t>
            </w:r>
          </w:p>
        </w:tc>
        <w:tc>
          <w:tcPr>
            <w:tcW w:w="1009" w:type="dxa"/>
            <w:gridSpan w:val="2"/>
            <w:noWrap/>
            <w:hideMark/>
          </w:tcPr>
          <w:p w14:paraId="3B70B3E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15,9</w:t>
            </w:r>
          </w:p>
        </w:tc>
        <w:tc>
          <w:tcPr>
            <w:tcW w:w="912" w:type="dxa"/>
            <w:noWrap/>
            <w:hideMark/>
          </w:tcPr>
          <w:p w14:paraId="6DB24968"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55 ± 0,25</w:t>
            </w:r>
          </w:p>
        </w:tc>
        <w:tc>
          <w:tcPr>
            <w:tcW w:w="1009" w:type="dxa"/>
            <w:gridSpan w:val="2"/>
            <w:noWrap/>
            <w:hideMark/>
          </w:tcPr>
          <w:p w14:paraId="6BB7063A"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83 ± 0,64</w:t>
            </w:r>
          </w:p>
        </w:tc>
        <w:tc>
          <w:tcPr>
            <w:tcW w:w="1009" w:type="dxa"/>
            <w:gridSpan w:val="2"/>
            <w:noWrap/>
            <w:hideMark/>
          </w:tcPr>
          <w:p w14:paraId="6776CB3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5</w:t>
            </w:r>
          </w:p>
        </w:tc>
        <w:tc>
          <w:tcPr>
            <w:tcW w:w="912" w:type="dxa"/>
            <w:noWrap/>
            <w:hideMark/>
          </w:tcPr>
          <w:p w14:paraId="535DF4D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14,7 ± 0,3</w:t>
            </w:r>
          </w:p>
        </w:tc>
        <w:tc>
          <w:tcPr>
            <w:tcW w:w="1009" w:type="dxa"/>
            <w:gridSpan w:val="2"/>
            <w:noWrap/>
            <w:hideMark/>
          </w:tcPr>
          <w:p w14:paraId="56868E0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xml:space="preserve">15,1 ± 0,32 </w:t>
            </w:r>
          </w:p>
        </w:tc>
      </w:tr>
      <w:tr w:rsidR="00995A74" w:rsidRPr="00995A74" w14:paraId="16D273E5"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E09A29" w14:textId="77777777" w:rsidR="00995A74" w:rsidRPr="00995A74" w:rsidRDefault="00995A74">
            <w:r w:rsidRPr="00995A74">
              <w:rPr>
                <w:rFonts w:ascii="Cambria Math" w:hAnsi="Cambria Math" w:cs="Cambria Math"/>
              </w:rPr>
              <w:t>⌀</w:t>
            </w:r>
            <w:r w:rsidRPr="00995A74">
              <w:t xml:space="preserve"> čas na 5 m (s)</w:t>
            </w:r>
          </w:p>
        </w:tc>
        <w:tc>
          <w:tcPr>
            <w:tcW w:w="1010" w:type="dxa"/>
            <w:gridSpan w:val="2"/>
            <w:noWrap/>
            <w:hideMark/>
          </w:tcPr>
          <w:p w14:paraId="3586DD4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175 ± 0,051</w:t>
            </w:r>
          </w:p>
        </w:tc>
        <w:tc>
          <w:tcPr>
            <w:tcW w:w="1009" w:type="dxa"/>
            <w:gridSpan w:val="2"/>
            <w:noWrap/>
            <w:hideMark/>
          </w:tcPr>
          <w:p w14:paraId="11E2E699"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8B54935"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5</w:t>
            </w:r>
          </w:p>
        </w:tc>
        <w:tc>
          <w:tcPr>
            <w:tcW w:w="1009" w:type="dxa"/>
            <w:gridSpan w:val="2"/>
            <w:noWrap/>
            <w:hideMark/>
          </w:tcPr>
          <w:p w14:paraId="6DC656F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6D03EE7D"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2 ± 0,15</w:t>
            </w:r>
          </w:p>
        </w:tc>
        <w:tc>
          <w:tcPr>
            <w:tcW w:w="912" w:type="dxa"/>
            <w:noWrap/>
            <w:hideMark/>
          </w:tcPr>
          <w:p w14:paraId="4AE135CF"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21 ± 0,06</w:t>
            </w:r>
          </w:p>
        </w:tc>
        <w:tc>
          <w:tcPr>
            <w:tcW w:w="1009" w:type="dxa"/>
            <w:gridSpan w:val="2"/>
            <w:noWrap/>
            <w:hideMark/>
          </w:tcPr>
          <w:p w14:paraId="3CDA1E8A"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1,06 ± 0,08</w:t>
            </w:r>
          </w:p>
        </w:tc>
      </w:tr>
      <w:tr w:rsidR="00995A74" w:rsidRPr="00995A74" w14:paraId="75313554"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22B4D0EA" w14:textId="77777777" w:rsidR="00995A74" w:rsidRPr="00995A74" w:rsidRDefault="00995A74">
            <w:r w:rsidRPr="00995A74">
              <w:rPr>
                <w:rFonts w:ascii="Cambria Math" w:hAnsi="Cambria Math" w:cs="Cambria Math"/>
              </w:rPr>
              <w:t>⌀</w:t>
            </w:r>
            <w:r w:rsidRPr="00995A74">
              <w:t xml:space="preserve"> čas na 10 m (s)</w:t>
            </w:r>
          </w:p>
        </w:tc>
        <w:tc>
          <w:tcPr>
            <w:tcW w:w="1010" w:type="dxa"/>
            <w:gridSpan w:val="2"/>
            <w:noWrap/>
            <w:hideMark/>
          </w:tcPr>
          <w:p w14:paraId="0DBF67B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45</w:t>
            </w:r>
          </w:p>
        </w:tc>
        <w:tc>
          <w:tcPr>
            <w:tcW w:w="1009" w:type="dxa"/>
            <w:gridSpan w:val="2"/>
            <w:noWrap/>
            <w:hideMark/>
          </w:tcPr>
          <w:p w14:paraId="02FBA97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0BA1BC23"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95</w:t>
            </w:r>
          </w:p>
        </w:tc>
        <w:tc>
          <w:tcPr>
            <w:tcW w:w="1009" w:type="dxa"/>
            <w:gridSpan w:val="2"/>
            <w:noWrap/>
            <w:hideMark/>
          </w:tcPr>
          <w:p w14:paraId="56BB4622"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1009" w:type="dxa"/>
            <w:gridSpan w:val="2"/>
            <w:noWrap/>
            <w:hideMark/>
          </w:tcPr>
          <w:p w14:paraId="697E78C1"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c>
          <w:tcPr>
            <w:tcW w:w="912" w:type="dxa"/>
            <w:noWrap/>
            <w:hideMark/>
          </w:tcPr>
          <w:p w14:paraId="33EB830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2,08</w:t>
            </w:r>
          </w:p>
        </w:tc>
        <w:tc>
          <w:tcPr>
            <w:tcW w:w="1009" w:type="dxa"/>
            <w:gridSpan w:val="2"/>
            <w:noWrap/>
            <w:hideMark/>
          </w:tcPr>
          <w:p w14:paraId="6D0F0B4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 </w:t>
            </w:r>
          </w:p>
        </w:tc>
      </w:tr>
      <w:tr w:rsidR="00995A74" w:rsidRPr="00995A74" w14:paraId="24D1ACBE" w14:textId="77777777" w:rsidTr="009E6F8E">
        <w:trPr>
          <w:gridAfter w:val="1"/>
          <w:cnfStyle w:val="000000100000" w:firstRow="0" w:lastRow="0" w:firstColumn="0" w:lastColumn="0" w:oddVBand="0" w:evenVBand="0" w:oddHBand="1" w:evenHBand="0" w:firstRowFirstColumn="0" w:firstRowLastColumn="0" w:lastRowFirstColumn="0" w:lastRowLastColumn="0"/>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7BD7C5BB" w14:textId="77777777" w:rsidR="00995A74" w:rsidRPr="00995A74" w:rsidRDefault="00995A74">
            <w:r w:rsidRPr="00995A74">
              <w:rPr>
                <w:rFonts w:ascii="Cambria Math" w:hAnsi="Cambria Math" w:cs="Cambria Math"/>
              </w:rPr>
              <w:t>⌀</w:t>
            </w:r>
            <w:r w:rsidRPr="00995A74">
              <w:t xml:space="preserve"> čas na 20 m (s)</w:t>
            </w:r>
          </w:p>
        </w:tc>
        <w:tc>
          <w:tcPr>
            <w:tcW w:w="1010" w:type="dxa"/>
            <w:gridSpan w:val="2"/>
            <w:noWrap/>
            <w:hideMark/>
          </w:tcPr>
          <w:p w14:paraId="1FC99EA2"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549 ± 0,212</w:t>
            </w:r>
          </w:p>
        </w:tc>
        <w:tc>
          <w:tcPr>
            <w:tcW w:w="1009" w:type="dxa"/>
            <w:gridSpan w:val="2"/>
            <w:noWrap/>
            <w:hideMark/>
          </w:tcPr>
          <w:p w14:paraId="14D75E88"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25524B4B"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62 ± 0,215</w:t>
            </w:r>
          </w:p>
        </w:tc>
        <w:tc>
          <w:tcPr>
            <w:tcW w:w="1009" w:type="dxa"/>
            <w:gridSpan w:val="2"/>
            <w:noWrap/>
            <w:hideMark/>
          </w:tcPr>
          <w:p w14:paraId="611F4573"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1009" w:type="dxa"/>
            <w:gridSpan w:val="2"/>
            <w:noWrap/>
            <w:hideMark/>
          </w:tcPr>
          <w:p w14:paraId="07B83861"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c>
          <w:tcPr>
            <w:tcW w:w="912" w:type="dxa"/>
            <w:noWrap/>
            <w:hideMark/>
          </w:tcPr>
          <w:p w14:paraId="41578E6C"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3,73 ± 0,19</w:t>
            </w:r>
          </w:p>
        </w:tc>
        <w:tc>
          <w:tcPr>
            <w:tcW w:w="1009" w:type="dxa"/>
            <w:gridSpan w:val="2"/>
            <w:noWrap/>
            <w:hideMark/>
          </w:tcPr>
          <w:p w14:paraId="56FF8D04" w14:textId="77777777" w:rsidR="00995A74" w:rsidRPr="00995A74" w:rsidRDefault="00995A74" w:rsidP="00995A74">
            <w:pPr>
              <w:cnfStyle w:val="000000100000" w:firstRow="0" w:lastRow="0" w:firstColumn="0" w:lastColumn="0" w:oddVBand="0" w:evenVBand="0" w:oddHBand="1" w:evenHBand="0" w:firstRowFirstColumn="0" w:firstRowLastColumn="0" w:lastRowFirstColumn="0" w:lastRowLastColumn="0"/>
            </w:pPr>
            <w:r w:rsidRPr="00995A74">
              <w:t> </w:t>
            </w:r>
          </w:p>
        </w:tc>
      </w:tr>
      <w:tr w:rsidR="00995A74" w:rsidRPr="00995A74" w14:paraId="570C9FAB" w14:textId="77777777" w:rsidTr="009E6F8E">
        <w:trPr>
          <w:gridAfter w:val="1"/>
          <w:wAfter w:w="912" w:type="dxa"/>
          <w:trHeight w:val="315"/>
        </w:trPr>
        <w:tc>
          <w:tcPr>
            <w:cnfStyle w:val="001000000000" w:firstRow="0" w:lastRow="0" w:firstColumn="1" w:lastColumn="0" w:oddVBand="0" w:evenVBand="0" w:oddHBand="0" w:evenHBand="0" w:firstRowFirstColumn="0" w:firstRowLastColumn="0" w:lastRowFirstColumn="0" w:lastRowLastColumn="0"/>
            <w:tcW w:w="1244" w:type="dxa"/>
            <w:noWrap/>
            <w:hideMark/>
          </w:tcPr>
          <w:p w14:paraId="1ADCCA25" w14:textId="77777777" w:rsidR="00995A74" w:rsidRPr="00995A74" w:rsidRDefault="00995A74">
            <w:r w:rsidRPr="00995A74">
              <w:rPr>
                <w:rFonts w:ascii="Cambria Math" w:hAnsi="Cambria Math" w:cs="Cambria Math"/>
              </w:rPr>
              <w:t>⌀</w:t>
            </w:r>
            <w:r w:rsidRPr="00995A74">
              <w:t xml:space="preserve"> čas na 30 m (s)</w:t>
            </w:r>
          </w:p>
        </w:tc>
        <w:tc>
          <w:tcPr>
            <w:tcW w:w="1010" w:type="dxa"/>
            <w:gridSpan w:val="2"/>
            <w:noWrap/>
            <w:hideMark/>
          </w:tcPr>
          <w:p w14:paraId="2343AE1B"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825</w:t>
            </w:r>
          </w:p>
        </w:tc>
        <w:tc>
          <w:tcPr>
            <w:tcW w:w="1009" w:type="dxa"/>
            <w:gridSpan w:val="2"/>
            <w:noWrap/>
            <w:hideMark/>
          </w:tcPr>
          <w:p w14:paraId="767B1247"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w:t>
            </w:r>
          </w:p>
        </w:tc>
        <w:tc>
          <w:tcPr>
            <w:tcW w:w="912" w:type="dxa"/>
            <w:noWrap/>
            <w:hideMark/>
          </w:tcPr>
          <w:p w14:paraId="6A79312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955</w:t>
            </w:r>
          </w:p>
        </w:tc>
        <w:tc>
          <w:tcPr>
            <w:tcW w:w="1009" w:type="dxa"/>
            <w:gridSpan w:val="2"/>
            <w:noWrap/>
            <w:hideMark/>
          </w:tcPr>
          <w:p w14:paraId="465F1BF4"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29</w:t>
            </w:r>
          </w:p>
        </w:tc>
        <w:tc>
          <w:tcPr>
            <w:tcW w:w="1009" w:type="dxa"/>
            <w:gridSpan w:val="2"/>
            <w:noWrap/>
            <w:hideMark/>
          </w:tcPr>
          <w:p w14:paraId="49C02C5E"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3,67</w:t>
            </w:r>
          </w:p>
        </w:tc>
        <w:tc>
          <w:tcPr>
            <w:tcW w:w="912" w:type="dxa"/>
            <w:noWrap/>
            <w:hideMark/>
          </w:tcPr>
          <w:p w14:paraId="6C72EBFC"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5,03</w:t>
            </w:r>
          </w:p>
        </w:tc>
        <w:tc>
          <w:tcPr>
            <w:tcW w:w="1009" w:type="dxa"/>
            <w:gridSpan w:val="2"/>
            <w:noWrap/>
            <w:hideMark/>
          </w:tcPr>
          <w:p w14:paraId="0FD41A96" w14:textId="77777777" w:rsidR="00995A74" w:rsidRPr="00995A74" w:rsidRDefault="00995A74" w:rsidP="00995A74">
            <w:pPr>
              <w:cnfStyle w:val="000000000000" w:firstRow="0" w:lastRow="0" w:firstColumn="0" w:lastColumn="0" w:oddVBand="0" w:evenVBand="0" w:oddHBand="0" w:evenHBand="0" w:firstRowFirstColumn="0" w:firstRowLastColumn="0" w:lastRowFirstColumn="0" w:lastRowLastColumn="0"/>
            </w:pPr>
            <w:r w:rsidRPr="00995A74">
              <w:t>4,52</w:t>
            </w:r>
          </w:p>
        </w:tc>
      </w:tr>
      <w:tr w:rsidR="00B70A62" w:rsidRPr="00B70A62" w14:paraId="18F0A721"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D40B23C" w14:textId="1E10BD23" w:rsidR="00B70A62" w:rsidRPr="00B70A62" w:rsidRDefault="009E6F8E" w:rsidP="000E64D3">
            <w:pPr>
              <w:spacing w:after="0" w:line="240" w:lineRule="auto"/>
              <w:jc w:val="center"/>
              <w:rPr>
                <w:rFonts w:ascii="Calibri" w:eastAsia="Times New Roman" w:hAnsi="Calibri" w:cs="Calibri"/>
                <w:color w:val="000000"/>
                <w:kern w:val="0"/>
                <w:lang w:eastAsia="cs-CZ"/>
                <w14:ligatures w14:val="none"/>
              </w:rPr>
            </w:pPr>
            <w:r>
              <w:rPr>
                <w:rFonts w:ascii="Calibri" w:eastAsia="Times New Roman" w:hAnsi="Calibri" w:cs="Calibri"/>
                <w:color w:val="000000"/>
                <w:kern w:val="0"/>
                <w:lang w:eastAsia="cs-CZ"/>
                <w14:ligatures w14:val="none"/>
              </w:rPr>
              <w:t>Název studie</w:t>
            </w:r>
          </w:p>
        </w:tc>
        <w:tc>
          <w:tcPr>
            <w:tcW w:w="1092" w:type="dxa"/>
            <w:gridSpan w:val="2"/>
            <w:noWrap/>
            <w:hideMark/>
          </w:tcPr>
          <w:p w14:paraId="76026DDA" w14:textId="6146B781"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počet účastníků</w:t>
            </w:r>
          </w:p>
        </w:tc>
        <w:tc>
          <w:tcPr>
            <w:tcW w:w="1839" w:type="dxa"/>
            <w:gridSpan w:val="3"/>
            <w:noWrap/>
            <w:hideMark/>
          </w:tcPr>
          <w:p w14:paraId="563D3E07" w14:textId="2EC1F0FC"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Aptos Narrow" w:eastAsia="Times New Roman" w:hAnsi="Aptos Narrow" w:cs="Calibri"/>
                <w:color w:val="000000"/>
                <w:kern w:val="0"/>
                <w:lang w:eastAsia="cs-CZ"/>
                <w14:ligatures w14:val="none"/>
              </w:rPr>
              <w:t xml:space="preserve"> v</w:t>
            </w:r>
            <w:r w:rsidRPr="00B70A62">
              <w:rPr>
                <w:rFonts w:ascii="Aptos Narrow" w:eastAsia="Times New Roman" w:hAnsi="Aptos Narrow" w:cs="Aptos Narrow"/>
                <w:color w:val="000000"/>
                <w:kern w:val="0"/>
                <w:lang w:eastAsia="cs-CZ"/>
                <w14:ligatures w14:val="none"/>
              </w:rPr>
              <w:t>ě</w:t>
            </w:r>
            <w:r w:rsidRPr="00B70A62">
              <w:rPr>
                <w:rFonts w:ascii="Aptos Narrow" w:eastAsia="Times New Roman" w:hAnsi="Aptos Narrow" w:cs="Calibri"/>
                <w:color w:val="000000"/>
                <w:kern w:val="0"/>
                <w:lang w:eastAsia="cs-CZ"/>
                <w14:ligatures w14:val="none"/>
              </w:rPr>
              <w:t>k</w:t>
            </w:r>
          </w:p>
        </w:tc>
        <w:tc>
          <w:tcPr>
            <w:tcW w:w="1009" w:type="dxa"/>
            <w:gridSpan w:val="2"/>
            <w:noWrap/>
            <w:hideMark/>
          </w:tcPr>
          <w:p w14:paraId="068179DF"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5 m (s)</w:t>
            </w:r>
          </w:p>
        </w:tc>
        <w:tc>
          <w:tcPr>
            <w:tcW w:w="1921" w:type="dxa"/>
            <w:gridSpan w:val="3"/>
            <w:noWrap/>
            <w:hideMark/>
          </w:tcPr>
          <w:p w14:paraId="302D25FF"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10 m (s)</w:t>
            </w:r>
          </w:p>
        </w:tc>
        <w:tc>
          <w:tcPr>
            <w:tcW w:w="793" w:type="dxa"/>
            <w:noWrap/>
            <w:hideMark/>
          </w:tcPr>
          <w:p w14:paraId="4F177423"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20 m (s)</w:t>
            </w:r>
          </w:p>
        </w:tc>
        <w:tc>
          <w:tcPr>
            <w:tcW w:w="912" w:type="dxa"/>
            <w:noWrap/>
            <w:hideMark/>
          </w:tcPr>
          <w:p w14:paraId="51CF4E03"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mbria Math" w:eastAsia="Times New Roman" w:hAnsi="Cambria Math" w:cs="Cambria Math"/>
                <w:color w:val="000000"/>
                <w:kern w:val="0"/>
                <w:lang w:eastAsia="cs-CZ"/>
                <w14:ligatures w14:val="none"/>
              </w:rPr>
              <w:t>⌀</w:t>
            </w:r>
            <w:r w:rsidRPr="00B70A62">
              <w:rPr>
                <w:rFonts w:ascii="Calibri" w:eastAsia="Times New Roman" w:hAnsi="Calibri" w:cs="Calibri"/>
                <w:color w:val="000000"/>
                <w:kern w:val="0"/>
                <w:lang w:eastAsia="cs-CZ"/>
                <w14:ligatures w14:val="none"/>
              </w:rPr>
              <w:t xml:space="preserve"> čas na 30 m (s)</w:t>
            </w:r>
          </w:p>
        </w:tc>
      </w:tr>
      <w:tr w:rsidR="00B70A62" w:rsidRPr="00B70A62" w14:paraId="7536A0FB"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3484EE4" w14:textId="77777777" w:rsidR="00B70A62" w:rsidRPr="00B70A62" w:rsidRDefault="00B70A62" w:rsidP="000E64D3">
            <w:pPr>
              <w:spacing w:after="0" w:line="240" w:lineRule="auto"/>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w:t>
            </w:r>
          </w:p>
        </w:tc>
        <w:tc>
          <w:tcPr>
            <w:tcW w:w="1092" w:type="dxa"/>
            <w:gridSpan w:val="2"/>
            <w:noWrap/>
            <w:hideMark/>
          </w:tcPr>
          <w:p w14:paraId="6807599E"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2</w:t>
            </w:r>
          </w:p>
        </w:tc>
        <w:tc>
          <w:tcPr>
            <w:tcW w:w="1839" w:type="dxa"/>
            <w:gridSpan w:val="3"/>
            <w:noWrap/>
            <w:hideMark/>
          </w:tcPr>
          <w:p w14:paraId="7D05E59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6,6 ± 0,6</w:t>
            </w:r>
          </w:p>
        </w:tc>
        <w:tc>
          <w:tcPr>
            <w:tcW w:w="1009" w:type="dxa"/>
            <w:gridSpan w:val="2"/>
            <w:noWrap/>
            <w:hideMark/>
          </w:tcPr>
          <w:p w14:paraId="664631AA"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75 ± 0,051</w:t>
            </w:r>
          </w:p>
        </w:tc>
        <w:tc>
          <w:tcPr>
            <w:tcW w:w="1921" w:type="dxa"/>
            <w:gridSpan w:val="3"/>
            <w:noWrap/>
            <w:hideMark/>
          </w:tcPr>
          <w:p w14:paraId="2DEC362D"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45</w:t>
            </w:r>
          </w:p>
        </w:tc>
        <w:tc>
          <w:tcPr>
            <w:tcW w:w="793" w:type="dxa"/>
            <w:noWrap/>
            <w:hideMark/>
          </w:tcPr>
          <w:p w14:paraId="59E73A0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549 ± 0,212</w:t>
            </w:r>
          </w:p>
        </w:tc>
        <w:tc>
          <w:tcPr>
            <w:tcW w:w="912" w:type="dxa"/>
            <w:noWrap/>
            <w:hideMark/>
          </w:tcPr>
          <w:p w14:paraId="16A93A84"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825</w:t>
            </w:r>
          </w:p>
        </w:tc>
      </w:tr>
      <w:tr w:rsidR="00B70A62" w:rsidRPr="00B70A62" w14:paraId="7BB78FFD"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BCAC4E1"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2</w:t>
            </w:r>
          </w:p>
        </w:tc>
        <w:tc>
          <w:tcPr>
            <w:tcW w:w="1092" w:type="dxa"/>
            <w:gridSpan w:val="2"/>
            <w:noWrap/>
            <w:hideMark/>
          </w:tcPr>
          <w:p w14:paraId="3CEFC3C8"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60</w:t>
            </w:r>
          </w:p>
        </w:tc>
        <w:tc>
          <w:tcPr>
            <w:tcW w:w="1839" w:type="dxa"/>
            <w:gridSpan w:val="3"/>
            <w:noWrap/>
            <w:hideMark/>
          </w:tcPr>
          <w:p w14:paraId="5536938A"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5,9</w:t>
            </w:r>
          </w:p>
        </w:tc>
        <w:tc>
          <w:tcPr>
            <w:tcW w:w="1009" w:type="dxa"/>
            <w:gridSpan w:val="2"/>
            <w:noWrap/>
            <w:hideMark/>
          </w:tcPr>
          <w:p w14:paraId="29C704B4"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0C32A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5FEF7A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1704943"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r>
      <w:tr w:rsidR="00B70A62" w:rsidRPr="00B70A62" w14:paraId="358A72FC"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C1BD877"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3</w:t>
            </w:r>
          </w:p>
        </w:tc>
        <w:tc>
          <w:tcPr>
            <w:tcW w:w="1092" w:type="dxa"/>
            <w:gridSpan w:val="2"/>
            <w:noWrap/>
            <w:hideMark/>
          </w:tcPr>
          <w:p w14:paraId="634C3B4C"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8</w:t>
            </w:r>
          </w:p>
        </w:tc>
        <w:tc>
          <w:tcPr>
            <w:tcW w:w="1839" w:type="dxa"/>
            <w:gridSpan w:val="3"/>
            <w:noWrap/>
            <w:hideMark/>
          </w:tcPr>
          <w:p w14:paraId="7E8BCC4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5 ± 0,25</w:t>
            </w:r>
          </w:p>
        </w:tc>
        <w:tc>
          <w:tcPr>
            <w:tcW w:w="1009" w:type="dxa"/>
            <w:gridSpan w:val="2"/>
            <w:noWrap/>
            <w:hideMark/>
          </w:tcPr>
          <w:p w14:paraId="5429327C"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5</w:t>
            </w:r>
          </w:p>
        </w:tc>
        <w:tc>
          <w:tcPr>
            <w:tcW w:w="1921" w:type="dxa"/>
            <w:gridSpan w:val="3"/>
            <w:noWrap/>
            <w:hideMark/>
          </w:tcPr>
          <w:p w14:paraId="4B82A5C6"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95</w:t>
            </w:r>
          </w:p>
        </w:tc>
        <w:tc>
          <w:tcPr>
            <w:tcW w:w="793" w:type="dxa"/>
            <w:noWrap/>
            <w:hideMark/>
          </w:tcPr>
          <w:p w14:paraId="6E1E77E4"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2 ± 0,215</w:t>
            </w:r>
          </w:p>
        </w:tc>
        <w:tc>
          <w:tcPr>
            <w:tcW w:w="912" w:type="dxa"/>
            <w:noWrap/>
            <w:hideMark/>
          </w:tcPr>
          <w:p w14:paraId="21EA534D"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955</w:t>
            </w:r>
          </w:p>
        </w:tc>
      </w:tr>
      <w:tr w:rsidR="00B70A62" w:rsidRPr="00B70A62" w14:paraId="2E361DAE"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1B6A085D"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4</w:t>
            </w:r>
          </w:p>
        </w:tc>
        <w:tc>
          <w:tcPr>
            <w:tcW w:w="1092" w:type="dxa"/>
            <w:gridSpan w:val="2"/>
            <w:noWrap/>
            <w:hideMark/>
          </w:tcPr>
          <w:p w14:paraId="4DCF90F4"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w:t>
            </w:r>
          </w:p>
        </w:tc>
        <w:tc>
          <w:tcPr>
            <w:tcW w:w="1839" w:type="dxa"/>
            <w:gridSpan w:val="3"/>
            <w:noWrap/>
            <w:hideMark/>
          </w:tcPr>
          <w:p w14:paraId="2EF8D12F"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83 ± 0,64</w:t>
            </w:r>
          </w:p>
        </w:tc>
        <w:tc>
          <w:tcPr>
            <w:tcW w:w="1009" w:type="dxa"/>
            <w:gridSpan w:val="2"/>
            <w:noWrap/>
            <w:hideMark/>
          </w:tcPr>
          <w:p w14:paraId="1A7DCB2C"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66E81B51"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716CE570"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9AAF2EB"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29</w:t>
            </w:r>
          </w:p>
        </w:tc>
      </w:tr>
      <w:tr w:rsidR="00B70A62" w:rsidRPr="00B70A62" w14:paraId="0C826F20"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6D1D5CDF"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6</w:t>
            </w:r>
          </w:p>
        </w:tc>
        <w:tc>
          <w:tcPr>
            <w:tcW w:w="1092" w:type="dxa"/>
            <w:gridSpan w:val="2"/>
            <w:noWrap/>
            <w:hideMark/>
          </w:tcPr>
          <w:p w14:paraId="1A80CDDA"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w:t>
            </w:r>
          </w:p>
        </w:tc>
        <w:tc>
          <w:tcPr>
            <w:tcW w:w="1839" w:type="dxa"/>
            <w:gridSpan w:val="3"/>
            <w:noWrap/>
            <w:hideMark/>
          </w:tcPr>
          <w:p w14:paraId="5A65DAF7"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w:t>
            </w:r>
          </w:p>
        </w:tc>
        <w:tc>
          <w:tcPr>
            <w:tcW w:w="1009" w:type="dxa"/>
            <w:gridSpan w:val="2"/>
            <w:noWrap/>
            <w:hideMark/>
          </w:tcPr>
          <w:p w14:paraId="108E2D7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2 ± 0,15</w:t>
            </w:r>
          </w:p>
        </w:tc>
        <w:tc>
          <w:tcPr>
            <w:tcW w:w="1921" w:type="dxa"/>
            <w:gridSpan w:val="3"/>
            <w:noWrap/>
            <w:hideMark/>
          </w:tcPr>
          <w:p w14:paraId="3973121C"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0E8A9AE2"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6649A5A"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67</w:t>
            </w:r>
          </w:p>
        </w:tc>
      </w:tr>
      <w:tr w:rsidR="00B70A62" w:rsidRPr="00B70A62" w14:paraId="13B5C478"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02EDDEFE"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lastRenderedPageBreak/>
              <w:t>Studie 7</w:t>
            </w:r>
          </w:p>
        </w:tc>
        <w:tc>
          <w:tcPr>
            <w:tcW w:w="1092" w:type="dxa"/>
            <w:gridSpan w:val="2"/>
            <w:noWrap/>
            <w:hideMark/>
          </w:tcPr>
          <w:p w14:paraId="7A906ADF"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1160DA7D"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3</w:t>
            </w:r>
          </w:p>
        </w:tc>
        <w:tc>
          <w:tcPr>
            <w:tcW w:w="1009" w:type="dxa"/>
            <w:gridSpan w:val="2"/>
            <w:noWrap/>
            <w:hideMark/>
          </w:tcPr>
          <w:p w14:paraId="4BAA9FFD"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21 ± 0,06</w:t>
            </w:r>
          </w:p>
        </w:tc>
        <w:tc>
          <w:tcPr>
            <w:tcW w:w="1921" w:type="dxa"/>
            <w:gridSpan w:val="3"/>
            <w:noWrap/>
            <w:hideMark/>
          </w:tcPr>
          <w:p w14:paraId="6BC877B0"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2,08</w:t>
            </w:r>
          </w:p>
        </w:tc>
        <w:tc>
          <w:tcPr>
            <w:tcW w:w="793" w:type="dxa"/>
            <w:noWrap/>
            <w:hideMark/>
          </w:tcPr>
          <w:p w14:paraId="04A47F6C"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3 ± 0,19</w:t>
            </w:r>
          </w:p>
        </w:tc>
        <w:tc>
          <w:tcPr>
            <w:tcW w:w="912" w:type="dxa"/>
            <w:noWrap/>
            <w:hideMark/>
          </w:tcPr>
          <w:p w14:paraId="35B8F5AD"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5,03</w:t>
            </w:r>
          </w:p>
        </w:tc>
      </w:tr>
      <w:tr w:rsidR="00B70A62" w:rsidRPr="00B70A62" w14:paraId="586F40CE"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3EE2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8</w:t>
            </w:r>
          </w:p>
        </w:tc>
        <w:tc>
          <w:tcPr>
            <w:tcW w:w="1092" w:type="dxa"/>
            <w:gridSpan w:val="2"/>
            <w:noWrap/>
            <w:hideMark/>
          </w:tcPr>
          <w:p w14:paraId="6A777CC3"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8</w:t>
            </w:r>
          </w:p>
        </w:tc>
        <w:tc>
          <w:tcPr>
            <w:tcW w:w="1839" w:type="dxa"/>
            <w:gridSpan w:val="3"/>
            <w:noWrap/>
            <w:hideMark/>
          </w:tcPr>
          <w:p w14:paraId="04FA2953" w14:textId="70FAC666"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5,1 ± 0,32</w:t>
            </w:r>
          </w:p>
        </w:tc>
        <w:tc>
          <w:tcPr>
            <w:tcW w:w="1009" w:type="dxa"/>
            <w:gridSpan w:val="2"/>
            <w:noWrap/>
            <w:hideMark/>
          </w:tcPr>
          <w:p w14:paraId="0C0FF886"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06 ± 0,08</w:t>
            </w:r>
          </w:p>
        </w:tc>
        <w:tc>
          <w:tcPr>
            <w:tcW w:w="1921" w:type="dxa"/>
            <w:gridSpan w:val="3"/>
            <w:noWrap/>
            <w:hideMark/>
          </w:tcPr>
          <w:p w14:paraId="5BBDD5F7"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793" w:type="dxa"/>
            <w:noWrap/>
            <w:hideMark/>
          </w:tcPr>
          <w:p w14:paraId="1CC641CB"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912" w:type="dxa"/>
            <w:noWrap/>
            <w:hideMark/>
          </w:tcPr>
          <w:p w14:paraId="7CD6D326"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52</w:t>
            </w:r>
          </w:p>
        </w:tc>
      </w:tr>
      <w:tr w:rsidR="00B70A62" w:rsidRPr="00B70A62" w14:paraId="71A77DFB" w14:textId="77777777" w:rsidTr="009E6F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3F15FD2C"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9</w:t>
            </w:r>
          </w:p>
        </w:tc>
        <w:tc>
          <w:tcPr>
            <w:tcW w:w="1092" w:type="dxa"/>
            <w:gridSpan w:val="2"/>
            <w:noWrap/>
            <w:hideMark/>
          </w:tcPr>
          <w:p w14:paraId="499E4EC2"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7</w:t>
            </w:r>
          </w:p>
        </w:tc>
        <w:tc>
          <w:tcPr>
            <w:tcW w:w="1839" w:type="dxa"/>
            <w:gridSpan w:val="3"/>
            <w:noWrap/>
            <w:hideMark/>
          </w:tcPr>
          <w:p w14:paraId="59405725" w14:textId="7777777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7 ± 0,4</w:t>
            </w:r>
          </w:p>
        </w:tc>
        <w:tc>
          <w:tcPr>
            <w:tcW w:w="1009" w:type="dxa"/>
            <w:gridSpan w:val="2"/>
            <w:noWrap/>
            <w:hideMark/>
          </w:tcPr>
          <w:p w14:paraId="145C0B26" w14:textId="5F9A1E8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118 ± 0,054</w:t>
            </w:r>
          </w:p>
        </w:tc>
        <w:tc>
          <w:tcPr>
            <w:tcW w:w="1921" w:type="dxa"/>
            <w:gridSpan w:val="3"/>
            <w:noWrap/>
            <w:hideMark/>
          </w:tcPr>
          <w:p w14:paraId="2A246914"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13</w:t>
            </w:r>
          </w:p>
        </w:tc>
        <w:tc>
          <w:tcPr>
            <w:tcW w:w="793" w:type="dxa"/>
            <w:noWrap/>
            <w:hideMark/>
          </w:tcPr>
          <w:p w14:paraId="51DFE78D" w14:textId="36921B67" w:rsidR="00B70A62" w:rsidRPr="00B70A62" w:rsidRDefault="00B70A62" w:rsidP="000E64D3">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306 ± 0,135</w:t>
            </w:r>
          </w:p>
        </w:tc>
        <w:tc>
          <w:tcPr>
            <w:tcW w:w="912" w:type="dxa"/>
            <w:noWrap/>
            <w:hideMark/>
          </w:tcPr>
          <w:p w14:paraId="15C2EA69" w14:textId="77777777" w:rsidR="00B70A62" w:rsidRPr="00B70A62" w:rsidRDefault="00B70A62" w:rsidP="000E64D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4,647</w:t>
            </w:r>
          </w:p>
        </w:tc>
      </w:tr>
      <w:tr w:rsidR="00B70A62" w:rsidRPr="00B70A62" w14:paraId="20733E38" w14:textId="77777777" w:rsidTr="009E6F8E">
        <w:trPr>
          <w:trHeight w:val="288"/>
        </w:trPr>
        <w:tc>
          <w:tcPr>
            <w:cnfStyle w:val="001000000000" w:firstRow="0" w:lastRow="0" w:firstColumn="1" w:lastColumn="0" w:oddVBand="0" w:evenVBand="0" w:oddHBand="0" w:evenHBand="0" w:firstRowFirstColumn="0" w:firstRowLastColumn="0" w:lastRowFirstColumn="0" w:lastRowLastColumn="0"/>
            <w:tcW w:w="1460" w:type="dxa"/>
            <w:gridSpan w:val="2"/>
            <w:noWrap/>
            <w:hideMark/>
          </w:tcPr>
          <w:p w14:paraId="4198FD18" w14:textId="77777777" w:rsidR="00B70A62" w:rsidRPr="00B70A62" w:rsidRDefault="00B70A62" w:rsidP="000E64D3">
            <w:pPr>
              <w:jc w:val="center"/>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Studie 10</w:t>
            </w:r>
          </w:p>
        </w:tc>
        <w:tc>
          <w:tcPr>
            <w:tcW w:w="1092" w:type="dxa"/>
            <w:gridSpan w:val="2"/>
            <w:noWrap/>
            <w:hideMark/>
          </w:tcPr>
          <w:p w14:paraId="253265C0"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79</w:t>
            </w:r>
          </w:p>
        </w:tc>
        <w:tc>
          <w:tcPr>
            <w:tcW w:w="1839" w:type="dxa"/>
            <w:gridSpan w:val="3"/>
            <w:noWrap/>
            <w:hideMark/>
          </w:tcPr>
          <w:p w14:paraId="19763D09"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4,5 ± 0,3</w:t>
            </w:r>
          </w:p>
        </w:tc>
        <w:tc>
          <w:tcPr>
            <w:tcW w:w="1009" w:type="dxa"/>
            <w:gridSpan w:val="2"/>
            <w:noWrap/>
            <w:hideMark/>
          </w:tcPr>
          <w:p w14:paraId="68104447"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c>
          <w:tcPr>
            <w:tcW w:w="1921" w:type="dxa"/>
            <w:gridSpan w:val="3"/>
            <w:noWrap/>
            <w:hideMark/>
          </w:tcPr>
          <w:p w14:paraId="531858F8"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1,97</w:t>
            </w:r>
          </w:p>
        </w:tc>
        <w:tc>
          <w:tcPr>
            <w:tcW w:w="793" w:type="dxa"/>
            <w:noWrap/>
            <w:hideMark/>
          </w:tcPr>
          <w:p w14:paraId="681A01A0" w14:textId="77777777" w:rsidR="00B70A62" w:rsidRPr="00B70A62" w:rsidRDefault="00B70A62" w:rsidP="000E64D3">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3,40 ± 0,19</w:t>
            </w:r>
          </w:p>
        </w:tc>
        <w:tc>
          <w:tcPr>
            <w:tcW w:w="912" w:type="dxa"/>
            <w:noWrap/>
            <w:hideMark/>
          </w:tcPr>
          <w:p w14:paraId="48BD47AB" w14:textId="77777777" w:rsidR="00B70A62" w:rsidRPr="00B70A62" w:rsidRDefault="00B70A62" w:rsidP="000E64D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eastAsia="cs-CZ"/>
                <w14:ligatures w14:val="none"/>
              </w:rPr>
            </w:pPr>
            <w:r w:rsidRPr="00B70A62">
              <w:rPr>
                <w:rFonts w:ascii="Calibri" w:eastAsia="Times New Roman" w:hAnsi="Calibri" w:cs="Calibri"/>
                <w:color w:val="000000"/>
                <w:kern w:val="0"/>
                <w:lang w:eastAsia="cs-CZ"/>
                <w14:ligatures w14:val="none"/>
              </w:rPr>
              <w:t>0</w:t>
            </w:r>
          </w:p>
        </w:tc>
      </w:tr>
    </w:tbl>
    <w:p w14:paraId="4C62B12D" w14:textId="77777777" w:rsidR="001B7628" w:rsidRDefault="001B7628" w:rsidP="007012BC"/>
    <w:p w14:paraId="67CA994A" w14:textId="77777777" w:rsidR="007012BC" w:rsidRPr="00CE3010" w:rsidRDefault="007012BC" w:rsidP="007012BC"/>
    <w:sectPr w:rsidR="007012BC" w:rsidRPr="00CE30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74570B" w14:textId="77777777" w:rsidR="004E0C2C" w:rsidRDefault="004E0C2C" w:rsidP="002270FA">
      <w:pPr>
        <w:spacing w:after="0" w:line="240" w:lineRule="auto"/>
      </w:pPr>
      <w:r>
        <w:separator/>
      </w:r>
    </w:p>
  </w:endnote>
  <w:endnote w:type="continuationSeparator" w:id="0">
    <w:p w14:paraId="6DBBAB74" w14:textId="77777777" w:rsidR="004E0C2C" w:rsidRDefault="004E0C2C" w:rsidP="00227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49AC78" w14:textId="77777777" w:rsidR="004E0C2C" w:rsidRDefault="004E0C2C" w:rsidP="002270FA">
      <w:pPr>
        <w:spacing w:after="0" w:line="240" w:lineRule="auto"/>
      </w:pPr>
      <w:r>
        <w:separator/>
      </w:r>
    </w:p>
  </w:footnote>
  <w:footnote w:type="continuationSeparator" w:id="0">
    <w:p w14:paraId="080834EA" w14:textId="77777777" w:rsidR="004E0C2C" w:rsidRDefault="004E0C2C" w:rsidP="00227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BE6DA3"/>
    <w:multiLevelType w:val="hybridMultilevel"/>
    <w:tmpl w:val="877283D8"/>
    <w:lvl w:ilvl="0" w:tplc="11D8DB1E">
      <w:start w:val="30"/>
      <w:numFmt w:val="bullet"/>
      <w:lvlText w:val="-"/>
      <w:lvlJc w:val="left"/>
      <w:pPr>
        <w:ind w:left="720" w:hanging="360"/>
      </w:pPr>
      <w:rPr>
        <w:rFonts w:ascii="Calibri" w:eastAsiaTheme="minorHAnsi" w:hAnsi="Calibri" w:cs="Calibri"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2" w15:restartNumberingAfterBreak="0">
    <w:nsid w:val="504E19A0"/>
    <w:multiLevelType w:val="hybridMultilevel"/>
    <w:tmpl w:val="478E9A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CAD182A"/>
    <w:multiLevelType w:val="hybridMultilevel"/>
    <w:tmpl w:val="60D65A4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792C56F3"/>
    <w:multiLevelType w:val="hybridMultilevel"/>
    <w:tmpl w:val="F6ACE10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385295398">
    <w:abstractNumId w:val="0"/>
  </w:num>
  <w:num w:numId="2" w16cid:durableId="2018726327">
    <w:abstractNumId w:val="1"/>
  </w:num>
  <w:num w:numId="3" w16cid:durableId="1916815784">
    <w:abstractNumId w:val="4"/>
  </w:num>
  <w:num w:numId="4" w16cid:durableId="634454130">
    <w:abstractNumId w:val="2"/>
  </w:num>
  <w:num w:numId="5" w16cid:durableId="9903300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A2E"/>
    <w:rsid w:val="000017BA"/>
    <w:rsid w:val="0000303B"/>
    <w:rsid w:val="00044BD3"/>
    <w:rsid w:val="00055860"/>
    <w:rsid w:val="00065F5E"/>
    <w:rsid w:val="000765F7"/>
    <w:rsid w:val="00096653"/>
    <w:rsid w:val="000C0797"/>
    <w:rsid w:val="000C199A"/>
    <w:rsid w:val="000C415C"/>
    <w:rsid w:val="000E093B"/>
    <w:rsid w:val="000E64D3"/>
    <w:rsid w:val="000E69E5"/>
    <w:rsid w:val="000F19E4"/>
    <w:rsid w:val="001137C9"/>
    <w:rsid w:val="00113942"/>
    <w:rsid w:val="001362D3"/>
    <w:rsid w:val="001433CE"/>
    <w:rsid w:val="00144FBE"/>
    <w:rsid w:val="001472B5"/>
    <w:rsid w:val="00171B58"/>
    <w:rsid w:val="001972D1"/>
    <w:rsid w:val="001A15A0"/>
    <w:rsid w:val="001A3539"/>
    <w:rsid w:val="001B7628"/>
    <w:rsid w:val="001C1B4A"/>
    <w:rsid w:val="001C4F8D"/>
    <w:rsid w:val="001C549D"/>
    <w:rsid w:val="001D77EC"/>
    <w:rsid w:val="001E2419"/>
    <w:rsid w:val="001F7161"/>
    <w:rsid w:val="002270FA"/>
    <w:rsid w:val="002533A3"/>
    <w:rsid w:val="0025472F"/>
    <w:rsid w:val="00254CA6"/>
    <w:rsid w:val="00255E09"/>
    <w:rsid w:val="00275A07"/>
    <w:rsid w:val="002957D0"/>
    <w:rsid w:val="002A6752"/>
    <w:rsid w:val="002B537A"/>
    <w:rsid w:val="002B778F"/>
    <w:rsid w:val="002B7E45"/>
    <w:rsid w:val="002E2EF1"/>
    <w:rsid w:val="002E33C7"/>
    <w:rsid w:val="003016EB"/>
    <w:rsid w:val="00313624"/>
    <w:rsid w:val="0032274F"/>
    <w:rsid w:val="00323017"/>
    <w:rsid w:val="003230BC"/>
    <w:rsid w:val="0032572C"/>
    <w:rsid w:val="00330FF9"/>
    <w:rsid w:val="0039262E"/>
    <w:rsid w:val="003944D8"/>
    <w:rsid w:val="003B3BAE"/>
    <w:rsid w:val="003D0FBB"/>
    <w:rsid w:val="003F0EF5"/>
    <w:rsid w:val="00417BB7"/>
    <w:rsid w:val="00434EB1"/>
    <w:rsid w:val="004354E4"/>
    <w:rsid w:val="004402D4"/>
    <w:rsid w:val="0045434D"/>
    <w:rsid w:val="00457A27"/>
    <w:rsid w:val="00473D40"/>
    <w:rsid w:val="00481C0A"/>
    <w:rsid w:val="00486A80"/>
    <w:rsid w:val="00490217"/>
    <w:rsid w:val="004A5142"/>
    <w:rsid w:val="004D1AED"/>
    <w:rsid w:val="004D3BAF"/>
    <w:rsid w:val="004E0C2C"/>
    <w:rsid w:val="004F68C5"/>
    <w:rsid w:val="004F7FE4"/>
    <w:rsid w:val="00504F94"/>
    <w:rsid w:val="005130FA"/>
    <w:rsid w:val="0052272F"/>
    <w:rsid w:val="005364F8"/>
    <w:rsid w:val="0055612B"/>
    <w:rsid w:val="00560B88"/>
    <w:rsid w:val="005A658D"/>
    <w:rsid w:val="005C30CC"/>
    <w:rsid w:val="005C49C3"/>
    <w:rsid w:val="005C56E1"/>
    <w:rsid w:val="005E4E01"/>
    <w:rsid w:val="00600750"/>
    <w:rsid w:val="006062FD"/>
    <w:rsid w:val="00616138"/>
    <w:rsid w:val="0061770F"/>
    <w:rsid w:val="0062577E"/>
    <w:rsid w:val="00660B33"/>
    <w:rsid w:val="00661B9E"/>
    <w:rsid w:val="006711E8"/>
    <w:rsid w:val="00671F3B"/>
    <w:rsid w:val="0067268A"/>
    <w:rsid w:val="006766FB"/>
    <w:rsid w:val="006800A9"/>
    <w:rsid w:val="00694B5A"/>
    <w:rsid w:val="006A7D2C"/>
    <w:rsid w:val="006C4B6D"/>
    <w:rsid w:val="006F469A"/>
    <w:rsid w:val="007012BC"/>
    <w:rsid w:val="00720C93"/>
    <w:rsid w:val="00731E99"/>
    <w:rsid w:val="0074368A"/>
    <w:rsid w:val="00770E82"/>
    <w:rsid w:val="00773EF7"/>
    <w:rsid w:val="007B7BC4"/>
    <w:rsid w:val="007C3B9C"/>
    <w:rsid w:val="007E1447"/>
    <w:rsid w:val="0082351B"/>
    <w:rsid w:val="00825146"/>
    <w:rsid w:val="00840082"/>
    <w:rsid w:val="008449A7"/>
    <w:rsid w:val="008472EB"/>
    <w:rsid w:val="00854D03"/>
    <w:rsid w:val="008840DE"/>
    <w:rsid w:val="008A1DDF"/>
    <w:rsid w:val="008A2074"/>
    <w:rsid w:val="008B4169"/>
    <w:rsid w:val="008D5DE5"/>
    <w:rsid w:val="008F704C"/>
    <w:rsid w:val="009061F8"/>
    <w:rsid w:val="0091369F"/>
    <w:rsid w:val="00920F4E"/>
    <w:rsid w:val="009256F4"/>
    <w:rsid w:val="00925C49"/>
    <w:rsid w:val="0095669B"/>
    <w:rsid w:val="00962225"/>
    <w:rsid w:val="00986EDA"/>
    <w:rsid w:val="0098706D"/>
    <w:rsid w:val="00991071"/>
    <w:rsid w:val="00995A74"/>
    <w:rsid w:val="009A4EFC"/>
    <w:rsid w:val="009D42DF"/>
    <w:rsid w:val="009E6F8E"/>
    <w:rsid w:val="00A45F8A"/>
    <w:rsid w:val="00A623F1"/>
    <w:rsid w:val="00A753E9"/>
    <w:rsid w:val="00A81B00"/>
    <w:rsid w:val="00A8533B"/>
    <w:rsid w:val="00A87BDC"/>
    <w:rsid w:val="00AA08BC"/>
    <w:rsid w:val="00AA2A86"/>
    <w:rsid w:val="00AA7819"/>
    <w:rsid w:val="00AC3FBD"/>
    <w:rsid w:val="00AC540E"/>
    <w:rsid w:val="00AD4BB5"/>
    <w:rsid w:val="00AE27F3"/>
    <w:rsid w:val="00AE4D14"/>
    <w:rsid w:val="00AF17B6"/>
    <w:rsid w:val="00AF397A"/>
    <w:rsid w:val="00B05E5A"/>
    <w:rsid w:val="00B13413"/>
    <w:rsid w:val="00B37D02"/>
    <w:rsid w:val="00B41C44"/>
    <w:rsid w:val="00B46B32"/>
    <w:rsid w:val="00B4776E"/>
    <w:rsid w:val="00B56894"/>
    <w:rsid w:val="00B70A62"/>
    <w:rsid w:val="00B81242"/>
    <w:rsid w:val="00B902B6"/>
    <w:rsid w:val="00B93418"/>
    <w:rsid w:val="00BC143A"/>
    <w:rsid w:val="00BF196B"/>
    <w:rsid w:val="00C07A2E"/>
    <w:rsid w:val="00C305F8"/>
    <w:rsid w:val="00C3086C"/>
    <w:rsid w:val="00C3232A"/>
    <w:rsid w:val="00C42086"/>
    <w:rsid w:val="00C5133F"/>
    <w:rsid w:val="00C55193"/>
    <w:rsid w:val="00C8708E"/>
    <w:rsid w:val="00C953FC"/>
    <w:rsid w:val="00CD4DF6"/>
    <w:rsid w:val="00CD7004"/>
    <w:rsid w:val="00CE3010"/>
    <w:rsid w:val="00D231CA"/>
    <w:rsid w:val="00D76B4B"/>
    <w:rsid w:val="00D81CCA"/>
    <w:rsid w:val="00D825C6"/>
    <w:rsid w:val="00D85ACC"/>
    <w:rsid w:val="00DB1CBB"/>
    <w:rsid w:val="00DB5BB7"/>
    <w:rsid w:val="00DB6823"/>
    <w:rsid w:val="00DD30FD"/>
    <w:rsid w:val="00DF625C"/>
    <w:rsid w:val="00E114DF"/>
    <w:rsid w:val="00E8004B"/>
    <w:rsid w:val="00E82590"/>
    <w:rsid w:val="00E87312"/>
    <w:rsid w:val="00E92547"/>
    <w:rsid w:val="00E927A5"/>
    <w:rsid w:val="00E95693"/>
    <w:rsid w:val="00EB62FD"/>
    <w:rsid w:val="00F07CBD"/>
    <w:rsid w:val="00F135E6"/>
    <w:rsid w:val="00F141AD"/>
    <w:rsid w:val="00F303BE"/>
    <w:rsid w:val="00F34133"/>
    <w:rsid w:val="00F4275C"/>
    <w:rsid w:val="00F443D8"/>
    <w:rsid w:val="00F50B5E"/>
    <w:rsid w:val="00F51AFD"/>
    <w:rsid w:val="00F57379"/>
    <w:rsid w:val="00F7129B"/>
    <w:rsid w:val="00F830BB"/>
    <w:rsid w:val="00F849AF"/>
    <w:rsid w:val="00F84C65"/>
    <w:rsid w:val="00FA003C"/>
    <w:rsid w:val="00FB0860"/>
    <w:rsid w:val="00FB23F7"/>
    <w:rsid w:val="00FC4888"/>
    <w:rsid w:val="00FC50F3"/>
    <w:rsid w:val="00FC744C"/>
    <w:rsid w:val="00FF02A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570A3"/>
  <w15:chartTrackingRefBased/>
  <w15:docId w15:val="{317FB3A4-1648-486A-8729-C9C82D197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4354E4"/>
  </w:style>
  <w:style w:type="paragraph" w:styleId="Nadpis1">
    <w:name w:val="heading 1"/>
    <w:basedOn w:val="Normln"/>
    <w:next w:val="Normln"/>
    <w:link w:val="Nadpis1Char"/>
    <w:uiPriority w:val="9"/>
    <w:qFormat/>
    <w:rsid w:val="00671F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dpis2">
    <w:name w:val="heading 2"/>
    <w:basedOn w:val="Normln"/>
    <w:next w:val="Normln"/>
    <w:link w:val="Nadpis2Char"/>
    <w:uiPriority w:val="9"/>
    <w:unhideWhenUsed/>
    <w:qFormat/>
    <w:rsid w:val="008251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dpis4">
    <w:name w:val="heading 4"/>
    <w:basedOn w:val="Normln"/>
    <w:next w:val="Normln"/>
    <w:link w:val="Nadpis4Char"/>
    <w:uiPriority w:val="9"/>
    <w:semiHidden/>
    <w:unhideWhenUsed/>
    <w:qFormat/>
    <w:rsid w:val="00EB62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671F3B"/>
    <w:rPr>
      <w:rFonts w:asciiTheme="majorHAnsi" w:eastAsiaTheme="majorEastAsia" w:hAnsiTheme="majorHAnsi" w:cstheme="majorBidi"/>
      <w:color w:val="2F5496" w:themeColor="accent1" w:themeShade="BF"/>
      <w:sz w:val="32"/>
      <w:szCs w:val="32"/>
    </w:rPr>
  </w:style>
  <w:style w:type="character" w:customStyle="1" w:styleId="Nadpis4Char">
    <w:name w:val="Nadpis 4 Char"/>
    <w:basedOn w:val="Standardnpsmoodstavce"/>
    <w:link w:val="Nadpis4"/>
    <w:uiPriority w:val="9"/>
    <w:semiHidden/>
    <w:rsid w:val="00EB62FD"/>
    <w:rPr>
      <w:rFonts w:asciiTheme="majorHAnsi" w:eastAsiaTheme="majorEastAsia" w:hAnsiTheme="majorHAnsi" w:cstheme="majorBidi"/>
      <w:i/>
      <w:iCs/>
      <w:color w:val="2F5496" w:themeColor="accent1" w:themeShade="BF"/>
    </w:rPr>
  </w:style>
  <w:style w:type="paragraph" w:styleId="Zhlav">
    <w:name w:val="header"/>
    <w:basedOn w:val="Normln"/>
    <w:link w:val="ZhlavChar"/>
    <w:uiPriority w:val="99"/>
    <w:unhideWhenUsed/>
    <w:rsid w:val="002270FA"/>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2270FA"/>
  </w:style>
  <w:style w:type="paragraph" w:styleId="Zpat">
    <w:name w:val="footer"/>
    <w:basedOn w:val="Normln"/>
    <w:link w:val="ZpatChar"/>
    <w:uiPriority w:val="99"/>
    <w:unhideWhenUsed/>
    <w:rsid w:val="002270FA"/>
    <w:pPr>
      <w:tabs>
        <w:tab w:val="center" w:pos="4513"/>
        <w:tab w:val="right" w:pos="9026"/>
      </w:tabs>
      <w:spacing w:after="0" w:line="240" w:lineRule="auto"/>
    </w:pPr>
  </w:style>
  <w:style w:type="character" w:customStyle="1" w:styleId="ZpatChar">
    <w:name w:val="Zápatí Char"/>
    <w:basedOn w:val="Standardnpsmoodstavce"/>
    <w:link w:val="Zpat"/>
    <w:uiPriority w:val="99"/>
    <w:rsid w:val="002270FA"/>
  </w:style>
  <w:style w:type="paragraph" w:styleId="Odstavecseseznamem">
    <w:name w:val="List Paragraph"/>
    <w:basedOn w:val="Normln"/>
    <w:uiPriority w:val="34"/>
    <w:qFormat/>
    <w:rsid w:val="00F07CBD"/>
    <w:pPr>
      <w:ind w:left="720"/>
      <w:contextualSpacing/>
    </w:pPr>
  </w:style>
  <w:style w:type="character" w:customStyle="1" w:styleId="Nadpis2Char">
    <w:name w:val="Nadpis 2 Char"/>
    <w:basedOn w:val="Standardnpsmoodstavce"/>
    <w:link w:val="Nadpis2"/>
    <w:uiPriority w:val="9"/>
    <w:rsid w:val="00825146"/>
    <w:rPr>
      <w:rFonts w:asciiTheme="majorHAnsi" w:eastAsiaTheme="majorEastAsia" w:hAnsiTheme="majorHAnsi" w:cstheme="majorBidi"/>
      <w:color w:val="2F5496" w:themeColor="accent1" w:themeShade="BF"/>
      <w:sz w:val="26"/>
      <w:szCs w:val="26"/>
    </w:rPr>
  </w:style>
  <w:style w:type="table" w:styleId="Mkatabulky">
    <w:name w:val="Table Grid"/>
    <w:basedOn w:val="Normlntabulka"/>
    <w:uiPriority w:val="39"/>
    <w:rsid w:val="004D3B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ln"/>
    <w:next w:val="Normln"/>
    <w:uiPriority w:val="37"/>
    <w:semiHidden/>
    <w:unhideWhenUsed/>
    <w:rsid w:val="004D1AED"/>
  </w:style>
  <w:style w:type="paragraph" w:customStyle="1" w:styleId="EndNoteBibliography">
    <w:name w:val="EndNote Bibliography"/>
    <w:basedOn w:val="Normln"/>
    <w:link w:val="EndNoteBibliographyChar"/>
    <w:rsid w:val="001433CE"/>
    <w:pPr>
      <w:spacing w:line="240" w:lineRule="auto"/>
    </w:pPr>
    <w:rPr>
      <w:rFonts w:ascii="Calibri" w:hAnsi="Calibri" w:cs="Calibri"/>
      <w:noProof/>
      <w:lang w:val="en-US"/>
    </w:rPr>
  </w:style>
  <w:style w:type="character" w:customStyle="1" w:styleId="EndNoteBibliographyChar">
    <w:name w:val="EndNote Bibliography Char"/>
    <w:basedOn w:val="Standardnpsmoodstavce"/>
    <w:link w:val="EndNoteBibliography"/>
    <w:rsid w:val="001433CE"/>
    <w:rPr>
      <w:rFonts w:ascii="Calibri" w:hAnsi="Calibri" w:cs="Calibri"/>
      <w:noProof/>
      <w:lang w:val="en-US"/>
    </w:rPr>
  </w:style>
  <w:style w:type="table" w:styleId="Prosttabulka2">
    <w:name w:val="Plain Table 2"/>
    <w:basedOn w:val="Normlntabulka"/>
    <w:uiPriority w:val="42"/>
    <w:rsid w:val="0067268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5951444">
      <w:bodyDiv w:val="1"/>
      <w:marLeft w:val="0"/>
      <w:marRight w:val="0"/>
      <w:marTop w:val="0"/>
      <w:marBottom w:val="0"/>
      <w:divBdr>
        <w:top w:val="none" w:sz="0" w:space="0" w:color="auto"/>
        <w:left w:val="none" w:sz="0" w:space="0" w:color="auto"/>
        <w:bottom w:val="none" w:sz="0" w:space="0" w:color="auto"/>
        <w:right w:val="none" w:sz="0" w:space="0" w:color="auto"/>
      </w:divBdr>
    </w:div>
    <w:div w:id="356975550">
      <w:bodyDiv w:val="1"/>
      <w:marLeft w:val="0"/>
      <w:marRight w:val="0"/>
      <w:marTop w:val="0"/>
      <w:marBottom w:val="0"/>
      <w:divBdr>
        <w:top w:val="none" w:sz="0" w:space="0" w:color="auto"/>
        <w:left w:val="none" w:sz="0" w:space="0" w:color="auto"/>
        <w:bottom w:val="none" w:sz="0" w:space="0" w:color="auto"/>
        <w:right w:val="none" w:sz="0" w:space="0" w:color="auto"/>
      </w:divBdr>
    </w:div>
    <w:div w:id="401097974">
      <w:bodyDiv w:val="1"/>
      <w:marLeft w:val="0"/>
      <w:marRight w:val="0"/>
      <w:marTop w:val="0"/>
      <w:marBottom w:val="0"/>
      <w:divBdr>
        <w:top w:val="none" w:sz="0" w:space="0" w:color="auto"/>
        <w:left w:val="none" w:sz="0" w:space="0" w:color="auto"/>
        <w:bottom w:val="none" w:sz="0" w:space="0" w:color="auto"/>
        <w:right w:val="none" w:sz="0" w:space="0" w:color="auto"/>
      </w:divBdr>
    </w:div>
    <w:div w:id="649404581">
      <w:bodyDiv w:val="1"/>
      <w:marLeft w:val="0"/>
      <w:marRight w:val="0"/>
      <w:marTop w:val="0"/>
      <w:marBottom w:val="0"/>
      <w:divBdr>
        <w:top w:val="none" w:sz="0" w:space="0" w:color="auto"/>
        <w:left w:val="none" w:sz="0" w:space="0" w:color="auto"/>
        <w:bottom w:val="none" w:sz="0" w:space="0" w:color="auto"/>
        <w:right w:val="none" w:sz="0" w:space="0" w:color="auto"/>
      </w:divBdr>
    </w:div>
    <w:div w:id="727655456">
      <w:bodyDiv w:val="1"/>
      <w:marLeft w:val="0"/>
      <w:marRight w:val="0"/>
      <w:marTop w:val="0"/>
      <w:marBottom w:val="0"/>
      <w:divBdr>
        <w:top w:val="none" w:sz="0" w:space="0" w:color="auto"/>
        <w:left w:val="none" w:sz="0" w:space="0" w:color="auto"/>
        <w:bottom w:val="none" w:sz="0" w:space="0" w:color="auto"/>
        <w:right w:val="none" w:sz="0" w:space="0" w:color="auto"/>
      </w:divBdr>
    </w:div>
    <w:div w:id="786661295">
      <w:bodyDiv w:val="1"/>
      <w:marLeft w:val="0"/>
      <w:marRight w:val="0"/>
      <w:marTop w:val="0"/>
      <w:marBottom w:val="0"/>
      <w:divBdr>
        <w:top w:val="none" w:sz="0" w:space="0" w:color="auto"/>
        <w:left w:val="none" w:sz="0" w:space="0" w:color="auto"/>
        <w:bottom w:val="none" w:sz="0" w:space="0" w:color="auto"/>
        <w:right w:val="none" w:sz="0" w:space="0" w:color="auto"/>
      </w:divBdr>
    </w:div>
    <w:div w:id="1106195189">
      <w:bodyDiv w:val="1"/>
      <w:marLeft w:val="0"/>
      <w:marRight w:val="0"/>
      <w:marTop w:val="0"/>
      <w:marBottom w:val="0"/>
      <w:divBdr>
        <w:top w:val="none" w:sz="0" w:space="0" w:color="auto"/>
        <w:left w:val="none" w:sz="0" w:space="0" w:color="auto"/>
        <w:bottom w:val="none" w:sz="0" w:space="0" w:color="auto"/>
        <w:right w:val="none" w:sz="0" w:space="0" w:color="auto"/>
      </w:divBdr>
    </w:div>
    <w:div w:id="1189837180">
      <w:bodyDiv w:val="1"/>
      <w:marLeft w:val="0"/>
      <w:marRight w:val="0"/>
      <w:marTop w:val="0"/>
      <w:marBottom w:val="0"/>
      <w:divBdr>
        <w:top w:val="none" w:sz="0" w:space="0" w:color="auto"/>
        <w:left w:val="none" w:sz="0" w:space="0" w:color="auto"/>
        <w:bottom w:val="none" w:sz="0" w:space="0" w:color="auto"/>
        <w:right w:val="none" w:sz="0" w:space="0" w:color="auto"/>
      </w:divBdr>
    </w:div>
    <w:div w:id="1220243580">
      <w:bodyDiv w:val="1"/>
      <w:marLeft w:val="0"/>
      <w:marRight w:val="0"/>
      <w:marTop w:val="0"/>
      <w:marBottom w:val="0"/>
      <w:divBdr>
        <w:top w:val="none" w:sz="0" w:space="0" w:color="auto"/>
        <w:left w:val="none" w:sz="0" w:space="0" w:color="auto"/>
        <w:bottom w:val="none" w:sz="0" w:space="0" w:color="auto"/>
        <w:right w:val="none" w:sz="0" w:space="0" w:color="auto"/>
      </w:divBdr>
    </w:div>
    <w:div w:id="1247687146">
      <w:bodyDiv w:val="1"/>
      <w:marLeft w:val="0"/>
      <w:marRight w:val="0"/>
      <w:marTop w:val="0"/>
      <w:marBottom w:val="0"/>
      <w:divBdr>
        <w:top w:val="none" w:sz="0" w:space="0" w:color="auto"/>
        <w:left w:val="none" w:sz="0" w:space="0" w:color="auto"/>
        <w:bottom w:val="none" w:sz="0" w:space="0" w:color="auto"/>
        <w:right w:val="none" w:sz="0" w:space="0" w:color="auto"/>
      </w:divBdr>
    </w:div>
    <w:div w:id="1293246642">
      <w:bodyDiv w:val="1"/>
      <w:marLeft w:val="0"/>
      <w:marRight w:val="0"/>
      <w:marTop w:val="0"/>
      <w:marBottom w:val="0"/>
      <w:divBdr>
        <w:top w:val="none" w:sz="0" w:space="0" w:color="auto"/>
        <w:left w:val="none" w:sz="0" w:space="0" w:color="auto"/>
        <w:bottom w:val="none" w:sz="0" w:space="0" w:color="auto"/>
        <w:right w:val="none" w:sz="0" w:space="0" w:color="auto"/>
      </w:divBdr>
    </w:div>
    <w:div w:id="1307786031">
      <w:bodyDiv w:val="1"/>
      <w:marLeft w:val="0"/>
      <w:marRight w:val="0"/>
      <w:marTop w:val="0"/>
      <w:marBottom w:val="0"/>
      <w:divBdr>
        <w:top w:val="none" w:sz="0" w:space="0" w:color="auto"/>
        <w:left w:val="none" w:sz="0" w:space="0" w:color="auto"/>
        <w:bottom w:val="none" w:sz="0" w:space="0" w:color="auto"/>
        <w:right w:val="none" w:sz="0" w:space="0" w:color="auto"/>
      </w:divBdr>
    </w:div>
    <w:div w:id="1449160892">
      <w:bodyDiv w:val="1"/>
      <w:marLeft w:val="0"/>
      <w:marRight w:val="0"/>
      <w:marTop w:val="0"/>
      <w:marBottom w:val="0"/>
      <w:divBdr>
        <w:top w:val="none" w:sz="0" w:space="0" w:color="auto"/>
        <w:left w:val="none" w:sz="0" w:space="0" w:color="auto"/>
        <w:bottom w:val="none" w:sz="0" w:space="0" w:color="auto"/>
        <w:right w:val="none" w:sz="0" w:space="0" w:color="auto"/>
      </w:divBdr>
    </w:div>
    <w:div w:id="1665668490">
      <w:bodyDiv w:val="1"/>
      <w:marLeft w:val="0"/>
      <w:marRight w:val="0"/>
      <w:marTop w:val="0"/>
      <w:marBottom w:val="0"/>
      <w:divBdr>
        <w:top w:val="none" w:sz="0" w:space="0" w:color="auto"/>
        <w:left w:val="none" w:sz="0" w:space="0" w:color="auto"/>
        <w:bottom w:val="none" w:sz="0" w:space="0" w:color="auto"/>
        <w:right w:val="none" w:sz="0" w:space="0" w:color="auto"/>
      </w:divBdr>
    </w:div>
    <w:div w:id="1762947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108</TotalTime>
  <Pages>9</Pages>
  <Words>4339</Words>
  <Characters>26082</Characters>
  <Application>Microsoft Office Word</Application>
  <DocSecurity>0</DocSecurity>
  <Lines>434</Lines>
  <Paragraphs>154</Paragraphs>
  <ScaleCrop>false</ScaleCrop>
  <Company/>
  <LinksUpToDate>false</LinksUpToDate>
  <CharactersWithSpaces>30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204</cp:revision>
  <dcterms:created xsi:type="dcterms:W3CDTF">2024-02-22T12:57:00Z</dcterms:created>
  <dcterms:modified xsi:type="dcterms:W3CDTF">2024-05-11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p6Jm82r"/&gt;&lt;style id="http://www.zotero.org/styles/iso690-author-date-cs" hasBibliography="1" bibliographyStyleHasBeenSet="1"/&gt;&lt;prefs&gt;&lt;pref name="fieldType" value="Field"/&gt;&lt;/prefs&gt;&lt;/data&gt;</vt:lpwstr>
  </property>
</Properties>
</file>